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387B7D0" w14:textId="77777777" w:rsidR="005A5B69" w:rsidRDefault="005A5B69" w:rsidP="005A5B69">
      <w:pPr>
        <w:spacing w:after="0" w:line="240" w:lineRule="auto"/>
        <w:rPr>
          <w:rFonts w:ascii="Titillium" w:eastAsia="Calibri" w:hAnsi="Titillium"/>
        </w:rPr>
      </w:pPr>
    </w:p>
    <w:p w14:paraId="68A3936E" w14:textId="77777777" w:rsidR="001745A2" w:rsidRPr="00C80924" w:rsidRDefault="001745A2" w:rsidP="005A5B69">
      <w:pPr>
        <w:spacing w:after="0" w:line="240" w:lineRule="auto"/>
        <w:rPr>
          <w:rFonts w:ascii="Titillium" w:eastAsia="Calibri" w:hAnsi="Titillium"/>
        </w:rPr>
      </w:pPr>
    </w:p>
    <w:p w14:paraId="665BE03D" w14:textId="47296576" w:rsidR="005A5B69" w:rsidRPr="001524E6" w:rsidRDefault="00636A75" w:rsidP="005A5B69">
      <w:pPr>
        <w:spacing w:after="0" w:line="240" w:lineRule="auto"/>
        <w:jc w:val="center"/>
        <w:rPr>
          <w:rFonts w:ascii="Titillium" w:eastAsia="Calibri" w:hAnsi="Titillium"/>
        </w:rPr>
      </w:pPr>
      <w:r w:rsidRPr="006329DB">
        <w:rPr>
          <w:rFonts w:ascii="Titillium" w:eastAsia="Calibri" w:hAnsi="Titillium"/>
          <w:noProof/>
          <w:lang w:eastAsia="pl-PL"/>
        </w:rPr>
        <w:drawing>
          <wp:inline distT="0" distB="0" distL="0" distR="0" wp14:anchorId="3F7D64E5" wp14:editId="7AB6856B">
            <wp:extent cx="5090795" cy="2470150"/>
            <wp:effectExtent l="0" t="0" r="0" b="0"/>
            <wp:docPr id="1" name="Obraz 1" descr="agh_nzw_s_pl_1w_wbr_rgb_150pp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Obraz 1" descr="agh_nzw_s_pl_1w_wbr_rgb_150ppi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0795" cy="2470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B678F9" w14:textId="77777777" w:rsidR="005A5B69" w:rsidRPr="001524E6" w:rsidRDefault="00A96869" w:rsidP="005A5B69">
      <w:pPr>
        <w:spacing w:before="120" w:after="120" w:line="240" w:lineRule="auto"/>
        <w:jc w:val="center"/>
        <w:rPr>
          <w:rFonts w:ascii="Titillium" w:eastAsia="Calibri" w:hAnsi="Titillium"/>
          <w:b/>
        </w:rPr>
      </w:pPr>
      <w:r w:rsidRPr="001524E6">
        <w:rPr>
          <w:rFonts w:ascii="Titillium" w:eastAsia="Calibri" w:hAnsi="Titillium"/>
          <w:b/>
        </w:rPr>
        <w:t>Wydział Inżynierii Mechanicznej i Robotyki</w:t>
      </w:r>
    </w:p>
    <w:p w14:paraId="0C4BC91E" w14:textId="77777777" w:rsidR="005A5B69" w:rsidRPr="001524E6" w:rsidRDefault="008A290C" w:rsidP="005A5B69">
      <w:pPr>
        <w:spacing w:before="240" w:after="0" w:line="240" w:lineRule="auto"/>
        <w:jc w:val="center"/>
        <w:rPr>
          <w:rFonts w:ascii="Titillium" w:eastAsia="Calibri" w:hAnsi="Titillium"/>
        </w:rPr>
      </w:pPr>
      <w:r w:rsidRPr="001524E6">
        <w:rPr>
          <w:rFonts w:ascii="Titillium" w:eastAsia="Calibri" w:hAnsi="Titillium"/>
        </w:rPr>
        <w:t>KATEDRA AUTOMATYZACJI PROCESÓW</w:t>
      </w:r>
    </w:p>
    <w:p w14:paraId="526F43A9" w14:textId="77777777" w:rsidR="005A5B69" w:rsidRPr="001524E6" w:rsidRDefault="005A5B69" w:rsidP="005A5B69">
      <w:pPr>
        <w:spacing w:after="0" w:line="240" w:lineRule="auto"/>
        <w:rPr>
          <w:rFonts w:ascii="Titillium" w:eastAsia="Calibri" w:hAnsi="Titillium"/>
        </w:rPr>
      </w:pPr>
    </w:p>
    <w:p w14:paraId="11839A57" w14:textId="77777777" w:rsidR="005A5B69" w:rsidRPr="001524E6" w:rsidRDefault="005A5B69" w:rsidP="005A5B69">
      <w:pPr>
        <w:spacing w:after="0" w:line="240" w:lineRule="auto"/>
        <w:rPr>
          <w:rFonts w:ascii="Titillium" w:eastAsia="Calibri" w:hAnsi="Titillium"/>
        </w:rPr>
      </w:pPr>
    </w:p>
    <w:p w14:paraId="00C4BD52" w14:textId="77777777" w:rsidR="005A5B69" w:rsidRPr="00BF229B" w:rsidRDefault="00324F3E" w:rsidP="005A5B69">
      <w:pPr>
        <w:spacing w:before="120" w:after="0" w:line="240" w:lineRule="auto"/>
        <w:jc w:val="center"/>
        <w:rPr>
          <w:rFonts w:ascii="Titillium" w:eastAsia="Calibri" w:hAnsi="Titillium"/>
          <w:sz w:val="36"/>
          <w:lang w:val="en-GB"/>
        </w:rPr>
      </w:pPr>
      <w:proofErr w:type="spellStart"/>
      <w:r w:rsidRPr="00BF229B">
        <w:rPr>
          <w:rFonts w:ascii="Titillium" w:eastAsia="Calibri" w:hAnsi="Titillium"/>
          <w:sz w:val="36"/>
          <w:lang w:val="en-GB"/>
        </w:rPr>
        <w:t>Praca</w:t>
      </w:r>
      <w:proofErr w:type="spellEnd"/>
      <w:r w:rsidRPr="00BF229B">
        <w:rPr>
          <w:rFonts w:ascii="Titillium" w:eastAsia="Calibri" w:hAnsi="Titillium"/>
          <w:sz w:val="36"/>
          <w:lang w:val="en-GB"/>
        </w:rPr>
        <w:t xml:space="preserve"> </w:t>
      </w:r>
      <w:proofErr w:type="spellStart"/>
      <w:r w:rsidRPr="00BF229B">
        <w:rPr>
          <w:rFonts w:ascii="Titillium" w:eastAsia="Calibri" w:hAnsi="Titillium"/>
          <w:sz w:val="36"/>
          <w:lang w:val="en-GB"/>
        </w:rPr>
        <w:t>inżynierska</w:t>
      </w:r>
      <w:proofErr w:type="spellEnd"/>
    </w:p>
    <w:p w14:paraId="169FB1BB" w14:textId="01026A2A" w:rsidR="005A5B69" w:rsidRPr="00BF229B" w:rsidRDefault="005A5B69" w:rsidP="005A5B69">
      <w:pPr>
        <w:spacing w:before="200" w:after="0" w:line="240" w:lineRule="auto"/>
        <w:jc w:val="center"/>
        <w:rPr>
          <w:rFonts w:ascii="Titillium" w:eastAsia="Calibri" w:hAnsi="Titillium"/>
          <w:b/>
          <w:lang w:val="en-GB"/>
        </w:rPr>
      </w:pPr>
    </w:p>
    <w:p w14:paraId="54AF7365" w14:textId="77777777" w:rsidR="00BD0B2F" w:rsidRPr="00BF229B" w:rsidRDefault="00BD0B2F" w:rsidP="005A5B69">
      <w:pPr>
        <w:spacing w:before="200" w:after="0" w:line="240" w:lineRule="auto"/>
        <w:jc w:val="center"/>
        <w:rPr>
          <w:rFonts w:ascii="Titillium" w:eastAsia="Calibri" w:hAnsi="Titillium"/>
          <w:b/>
          <w:lang w:val="en-GB"/>
        </w:rPr>
      </w:pPr>
    </w:p>
    <w:p w14:paraId="07721C98" w14:textId="29894BC2" w:rsidR="005A5B69" w:rsidRPr="00BF229B" w:rsidRDefault="00BF229B" w:rsidP="005A5B69">
      <w:pPr>
        <w:spacing w:after="0" w:line="240" w:lineRule="auto"/>
        <w:jc w:val="center"/>
        <w:rPr>
          <w:rFonts w:ascii="Titillium" w:eastAsia="Calibri" w:hAnsi="Titillium"/>
          <w:sz w:val="32"/>
          <w:szCs w:val="36"/>
        </w:rPr>
      </w:pPr>
      <w:r w:rsidRPr="00BF229B">
        <w:rPr>
          <w:rFonts w:ascii="Titillium" w:eastAsia="Calibri" w:hAnsi="Titillium"/>
          <w:sz w:val="32"/>
          <w:szCs w:val="36"/>
        </w:rPr>
        <w:t xml:space="preserve">Temat pracy w języku </w:t>
      </w:r>
      <w:r>
        <w:rPr>
          <w:rFonts w:ascii="Titillium" w:eastAsia="Calibri" w:hAnsi="Titillium"/>
          <w:sz w:val="32"/>
          <w:szCs w:val="36"/>
        </w:rPr>
        <w:t>polskim</w:t>
      </w:r>
    </w:p>
    <w:p w14:paraId="70F9D768" w14:textId="77777777" w:rsidR="00BD0B2F" w:rsidRPr="00BF229B" w:rsidRDefault="00BD0B2F" w:rsidP="005A5B69">
      <w:pPr>
        <w:spacing w:after="0" w:line="240" w:lineRule="auto"/>
        <w:jc w:val="center"/>
        <w:rPr>
          <w:rFonts w:ascii="Titillium" w:eastAsia="Calibri" w:hAnsi="Titillium"/>
          <w:sz w:val="32"/>
          <w:szCs w:val="36"/>
        </w:rPr>
      </w:pPr>
    </w:p>
    <w:p w14:paraId="3FBFA10A" w14:textId="1D4EFCA2" w:rsidR="005A5B69" w:rsidRPr="00BF229B" w:rsidRDefault="00BF229B" w:rsidP="005A5B69">
      <w:pPr>
        <w:spacing w:after="0" w:line="240" w:lineRule="auto"/>
        <w:jc w:val="center"/>
        <w:rPr>
          <w:rFonts w:ascii="Titillium" w:eastAsia="Calibri" w:hAnsi="Titillium"/>
          <w:sz w:val="32"/>
          <w:szCs w:val="36"/>
        </w:rPr>
      </w:pPr>
      <w:r w:rsidRPr="00BF229B">
        <w:rPr>
          <w:rFonts w:ascii="Titillium" w:eastAsia="Calibri" w:hAnsi="Titillium"/>
          <w:sz w:val="32"/>
          <w:szCs w:val="36"/>
        </w:rPr>
        <w:t>T</w:t>
      </w:r>
      <w:r>
        <w:rPr>
          <w:rFonts w:ascii="Titillium" w:eastAsia="Calibri" w:hAnsi="Titillium"/>
          <w:sz w:val="32"/>
          <w:szCs w:val="36"/>
        </w:rPr>
        <w:t>emat pracy w języku angielskim</w:t>
      </w:r>
    </w:p>
    <w:p w14:paraId="3591C61A" w14:textId="77777777" w:rsidR="005A5B69" w:rsidRPr="00BF229B" w:rsidRDefault="005A5B69" w:rsidP="005A5B69">
      <w:pPr>
        <w:spacing w:after="0" w:line="240" w:lineRule="auto"/>
        <w:rPr>
          <w:rFonts w:ascii="Titillium" w:eastAsia="Calibri" w:hAnsi="Titillium"/>
        </w:rPr>
      </w:pPr>
    </w:p>
    <w:p w14:paraId="34699DED" w14:textId="77777777" w:rsidR="005A5B69" w:rsidRPr="00BF229B" w:rsidRDefault="005A5B69" w:rsidP="005A5B69">
      <w:pPr>
        <w:spacing w:after="0" w:line="240" w:lineRule="auto"/>
        <w:rPr>
          <w:rFonts w:ascii="Titillium" w:eastAsia="Calibri" w:hAnsi="Titillium"/>
        </w:rPr>
      </w:pPr>
    </w:p>
    <w:p w14:paraId="52DC55B4" w14:textId="77777777" w:rsidR="005A5B69" w:rsidRPr="00BF229B" w:rsidRDefault="005A5B69" w:rsidP="005A5B69">
      <w:pPr>
        <w:spacing w:after="0" w:line="240" w:lineRule="auto"/>
        <w:rPr>
          <w:rFonts w:ascii="Titillium" w:eastAsia="Calibri" w:hAnsi="Titillium"/>
        </w:rPr>
      </w:pPr>
    </w:p>
    <w:p w14:paraId="69D0B49A" w14:textId="77777777" w:rsidR="005A5B69" w:rsidRPr="00BF229B" w:rsidRDefault="005A5B69" w:rsidP="005A5B69">
      <w:pPr>
        <w:spacing w:after="0" w:line="240" w:lineRule="auto"/>
        <w:rPr>
          <w:rFonts w:ascii="Titillium" w:eastAsia="Calibri" w:hAnsi="Titillium"/>
        </w:rPr>
      </w:pPr>
    </w:p>
    <w:p w14:paraId="06AD6C76" w14:textId="77777777" w:rsidR="005A5B69" w:rsidRPr="00BF229B" w:rsidRDefault="005A5B69" w:rsidP="005A5B69">
      <w:pPr>
        <w:spacing w:after="0" w:line="240" w:lineRule="auto"/>
        <w:rPr>
          <w:rFonts w:ascii="Titillium" w:eastAsia="Calibri" w:hAnsi="Titillium"/>
        </w:rPr>
      </w:pPr>
    </w:p>
    <w:p w14:paraId="4626AFA7" w14:textId="77777777" w:rsidR="005A5B69" w:rsidRPr="00BF229B" w:rsidRDefault="005A5B69" w:rsidP="005A5B69">
      <w:pPr>
        <w:spacing w:after="0" w:line="240" w:lineRule="auto"/>
        <w:rPr>
          <w:rFonts w:ascii="Titillium" w:eastAsia="Calibri" w:hAnsi="Titillium"/>
        </w:rPr>
      </w:pPr>
    </w:p>
    <w:p w14:paraId="552D69C4" w14:textId="77777777" w:rsidR="005A5B69" w:rsidRPr="00BF229B" w:rsidRDefault="005A5B69" w:rsidP="005A5B69">
      <w:pPr>
        <w:spacing w:after="0" w:line="240" w:lineRule="auto"/>
        <w:rPr>
          <w:rFonts w:ascii="Titillium" w:eastAsia="Calibri" w:hAnsi="Titillium"/>
        </w:rPr>
      </w:pPr>
    </w:p>
    <w:p w14:paraId="4A3F64B6" w14:textId="77777777" w:rsidR="005A5B69" w:rsidRPr="00BF229B" w:rsidRDefault="005A5B69" w:rsidP="005A5B69">
      <w:pPr>
        <w:spacing w:after="0" w:line="240" w:lineRule="auto"/>
        <w:rPr>
          <w:rFonts w:ascii="Titillium" w:eastAsia="Calibri" w:hAnsi="Titillium"/>
        </w:rPr>
      </w:pPr>
    </w:p>
    <w:p w14:paraId="7D077228" w14:textId="77777777" w:rsidR="001524E6" w:rsidRPr="00BF229B" w:rsidRDefault="001524E6" w:rsidP="005A5B69">
      <w:pPr>
        <w:spacing w:after="0" w:line="240" w:lineRule="auto"/>
        <w:rPr>
          <w:rFonts w:ascii="Titillium" w:eastAsia="Calibri" w:hAnsi="Titillium"/>
        </w:rPr>
      </w:pPr>
    </w:p>
    <w:p w14:paraId="21B352C8" w14:textId="77777777" w:rsidR="001524E6" w:rsidRPr="00BF229B" w:rsidRDefault="001524E6" w:rsidP="005A5B69">
      <w:pPr>
        <w:spacing w:after="0" w:line="240" w:lineRule="auto"/>
        <w:rPr>
          <w:rFonts w:ascii="Titillium" w:eastAsia="Calibri" w:hAnsi="Titillium"/>
        </w:rPr>
      </w:pPr>
    </w:p>
    <w:p w14:paraId="777B8C02" w14:textId="77777777" w:rsidR="001524E6" w:rsidRPr="00BF229B" w:rsidRDefault="001524E6" w:rsidP="005A5B69">
      <w:pPr>
        <w:spacing w:after="0" w:line="240" w:lineRule="auto"/>
        <w:rPr>
          <w:rFonts w:ascii="Titillium" w:eastAsia="Calibri" w:hAnsi="Titillium"/>
        </w:rPr>
      </w:pPr>
    </w:p>
    <w:p w14:paraId="59B72242" w14:textId="77777777" w:rsidR="001524E6" w:rsidRPr="00BF229B" w:rsidRDefault="001524E6" w:rsidP="005A5B69">
      <w:pPr>
        <w:spacing w:after="0" w:line="240" w:lineRule="auto"/>
        <w:rPr>
          <w:rFonts w:ascii="Titillium" w:eastAsia="Calibri" w:hAnsi="Titillium"/>
        </w:rPr>
      </w:pPr>
    </w:p>
    <w:p w14:paraId="61AA2FCA" w14:textId="77777777" w:rsidR="001524E6" w:rsidRPr="00BF229B" w:rsidRDefault="001524E6" w:rsidP="005A5B69">
      <w:pPr>
        <w:spacing w:after="0" w:line="240" w:lineRule="auto"/>
        <w:rPr>
          <w:rFonts w:ascii="Titillium" w:eastAsia="Calibri" w:hAnsi="Titillium"/>
        </w:rPr>
      </w:pPr>
    </w:p>
    <w:p w14:paraId="58F85536" w14:textId="61100510" w:rsidR="005A5B69" w:rsidRPr="001524E6" w:rsidRDefault="005A5B69" w:rsidP="005A5B69">
      <w:pPr>
        <w:tabs>
          <w:tab w:val="left" w:pos="2835"/>
        </w:tabs>
        <w:spacing w:after="0" w:line="240" w:lineRule="auto"/>
        <w:rPr>
          <w:rFonts w:ascii="Titillium" w:eastAsia="Calibri" w:hAnsi="Titillium"/>
          <w:b/>
        </w:rPr>
      </w:pPr>
      <w:r w:rsidRPr="001524E6">
        <w:rPr>
          <w:rFonts w:ascii="Titillium" w:eastAsia="Calibri" w:hAnsi="Titillium"/>
        </w:rPr>
        <w:t>Autor:</w:t>
      </w:r>
      <w:r w:rsidRPr="001524E6">
        <w:rPr>
          <w:rFonts w:ascii="Titillium" w:eastAsia="Calibri" w:hAnsi="Titillium"/>
        </w:rPr>
        <w:tab/>
      </w:r>
      <w:r w:rsidR="00BF229B">
        <w:rPr>
          <w:rFonts w:ascii="Titillium" w:eastAsia="Calibri" w:hAnsi="Titillium"/>
        </w:rPr>
        <w:t>Dane studenta</w:t>
      </w:r>
    </w:p>
    <w:p w14:paraId="49E9E9FC" w14:textId="77777777" w:rsidR="005A5B69" w:rsidRPr="001524E6" w:rsidRDefault="005A5B69" w:rsidP="005A5B69">
      <w:pPr>
        <w:tabs>
          <w:tab w:val="left" w:pos="2835"/>
        </w:tabs>
        <w:spacing w:after="0" w:line="240" w:lineRule="auto"/>
        <w:rPr>
          <w:rFonts w:ascii="Titillium" w:eastAsia="Calibri" w:hAnsi="Titillium"/>
        </w:rPr>
      </w:pPr>
      <w:r w:rsidRPr="001524E6">
        <w:rPr>
          <w:rFonts w:ascii="Titillium" w:eastAsia="Calibri" w:hAnsi="Titillium"/>
        </w:rPr>
        <w:t>Kierunek studiów:</w:t>
      </w:r>
      <w:r w:rsidRPr="001524E6">
        <w:rPr>
          <w:rFonts w:ascii="Titillium" w:eastAsia="Calibri" w:hAnsi="Titillium"/>
        </w:rPr>
        <w:tab/>
      </w:r>
      <w:r w:rsidR="00B0150C" w:rsidRPr="001524E6">
        <w:rPr>
          <w:rFonts w:ascii="Titillium" w:eastAsia="Calibri" w:hAnsi="Titillium"/>
        </w:rPr>
        <w:t>Automatyka i Robotyka</w:t>
      </w:r>
      <w:r w:rsidRPr="001524E6">
        <w:rPr>
          <w:rFonts w:ascii="Titillium" w:eastAsia="Calibri" w:hAnsi="Titillium"/>
        </w:rPr>
        <w:t xml:space="preserve"> </w:t>
      </w:r>
    </w:p>
    <w:p w14:paraId="2DC23B92" w14:textId="77777777" w:rsidR="005A5B69" w:rsidRPr="001524E6" w:rsidRDefault="005A5B69" w:rsidP="005A5B69">
      <w:pPr>
        <w:tabs>
          <w:tab w:val="left" w:pos="2835"/>
        </w:tabs>
        <w:spacing w:after="0" w:line="240" w:lineRule="auto"/>
        <w:rPr>
          <w:rFonts w:ascii="Titillium" w:eastAsia="Calibri" w:hAnsi="Titillium"/>
        </w:rPr>
      </w:pPr>
      <w:r w:rsidRPr="001524E6">
        <w:rPr>
          <w:rFonts w:ascii="Titillium" w:eastAsia="Calibri" w:hAnsi="Titillium"/>
        </w:rPr>
        <w:t>Opiekun pracy:</w:t>
      </w:r>
      <w:r w:rsidRPr="001524E6">
        <w:rPr>
          <w:rFonts w:ascii="Titillium" w:eastAsia="Calibri" w:hAnsi="Titillium"/>
        </w:rPr>
        <w:tab/>
      </w:r>
      <w:r w:rsidR="00B0150C" w:rsidRPr="001524E6">
        <w:rPr>
          <w:rFonts w:ascii="Titillium" w:eastAsia="Calibri" w:hAnsi="Titillium"/>
        </w:rPr>
        <w:t>dr inż.</w:t>
      </w:r>
      <w:r w:rsidR="00D73493" w:rsidRPr="001524E6">
        <w:rPr>
          <w:rFonts w:ascii="Titillium" w:eastAsia="Calibri" w:hAnsi="Titillium"/>
        </w:rPr>
        <w:t xml:space="preserve"> Tymoteusz Turlej</w:t>
      </w:r>
    </w:p>
    <w:p w14:paraId="0F740D69" w14:textId="77777777" w:rsidR="005A5B69" w:rsidRPr="001524E6" w:rsidRDefault="005A5B69" w:rsidP="005A5B69">
      <w:pPr>
        <w:spacing w:after="0" w:line="240" w:lineRule="auto"/>
        <w:rPr>
          <w:rFonts w:ascii="Titillium" w:eastAsia="Calibri" w:hAnsi="Titillium"/>
        </w:rPr>
      </w:pPr>
    </w:p>
    <w:p w14:paraId="72331F8D" w14:textId="77777777" w:rsidR="005A5B69" w:rsidRPr="001524E6" w:rsidRDefault="005A5B69" w:rsidP="005A5B69">
      <w:pPr>
        <w:spacing w:after="0" w:line="240" w:lineRule="auto"/>
        <w:rPr>
          <w:rFonts w:ascii="Titillium" w:eastAsia="Calibri" w:hAnsi="Titillium"/>
        </w:rPr>
      </w:pPr>
    </w:p>
    <w:p w14:paraId="055DF811" w14:textId="77777777" w:rsidR="00BD0B2F" w:rsidRDefault="00BD0B2F" w:rsidP="005A5B69">
      <w:pPr>
        <w:spacing w:after="0" w:line="240" w:lineRule="auto"/>
        <w:jc w:val="center"/>
        <w:rPr>
          <w:rFonts w:ascii="Titillium" w:eastAsia="Calibri" w:hAnsi="Titillium"/>
        </w:rPr>
      </w:pPr>
    </w:p>
    <w:p w14:paraId="2E4E5D15" w14:textId="490E5D2F" w:rsidR="00FF4702" w:rsidRDefault="005A5B69" w:rsidP="005A5B69">
      <w:pPr>
        <w:spacing w:after="0" w:line="240" w:lineRule="auto"/>
        <w:jc w:val="center"/>
        <w:rPr>
          <w:rFonts w:ascii="Titillium" w:eastAsia="Calibri" w:hAnsi="Titillium"/>
        </w:rPr>
      </w:pPr>
      <w:r w:rsidRPr="001524E6">
        <w:rPr>
          <w:rFonts w:ascii="Titillium" w:eastAsia="Calibri" w:hAnsi="Titillium"/>
        </w:rPr>
        <w:t xml:space="preserve">Kraków, </w:t>
      </w:r>
      <w:r w:rsidR="00D73493" w:rsidRPr="001524E6">
        <w:rPr>
          <w:rFonts w:ascii="Titillium" w:eastAsia="Calibri" w:hAnsi="Titillium"/>
        </w:rPr>
        <w:t>2022</w:t>
      </w:r>
    </w:p>
    <w:p w14:paraId="4719A8F8" w14:textId="77777777" w:rsidR="00FF4702" w:rsidRDefault="00FF4702">
      <w:pPr>
        <w:spacing w:after="0" w:line="240" w:lineRule="auto"/>
        <w:jc w:val="left"/>
        <w:rPr>
          <w:rFonts w:ascii="Titillium" w:eastAsia="Calibri" w:hAnsi="Titillium"/>
        </w:rPr>
      </w:pPr>
      <w:r>
        <w:rPr>
          <w:rFonts w:ascii="Titillium" w:eastAsia="Calibri" w:hAnsi="Titillium"/>
        </w:rPr>
        <w:br w:type="page"/>
      </w:r>
    </w:p>
    <w:p w14:paraId="1233F2B5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13FC15FD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78709FAB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072AA183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7A2F0E71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01A7A3BF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467B4A2B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60266FD9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675F6904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64636E67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73BCB5AC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72A63C8D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077A001C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612DF8B4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27488585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6FE12FCE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246E48D5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598C9A99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4AD4095C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6D5AB561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6662446C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6FDFECFA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3347BF50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5F0C27B1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06375040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27C9EE1B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569A0033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2F24970F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5DFE06DD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1FF699F8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350AF566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2517C618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464DBD3A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416B7843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12C31E94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50D64C4B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6C4CB9FC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36B84E05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2B579164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6EC56833" w14:textId="77777777" w:rsidR="00BF229B" w:rsidRDefault="00BF229B">
      <w:pPr>
        <w:spacing w:after="0" w:line="240" w:lineRule="auto"/>
        <w:jc w:val="left"/>
        <w:rPr>
          <w:rFonts w:ascii="Titillium" w:eastAsia="Calibri" w:hAnsi="Titillium"/>
        </w:rPr>
      </w:pPr>
    </w:p>
    <w:p w14:paraId="2426D524" w14:textId="5E987182" w:rsidR="00BF229B" w:rsidRDefault="00BF229B" w:rsidP="00BF229B">
      <w:pPr>
        <w:spacing w:after="0" w:line="240" w:lineRule="auto"/>
        <w:jc w:val="right"/>
        <w:rPr>
          <w:rFonts w:ascii="Titillium" w:eastAsia="Calibri" w:hAnsi="Titillium"/>
        </w:rPr>
      </w:pPr>
      <w:r>
        <w:rPr>
          <w:rFonts w:ascii="Titillium" w:eastAsia="Calibri" w:hAnsi="Titillium"/>
        </w:rPr>
        <w:tab/>
      </w:r>
      <w:r>
        <w:rPr>
          <w:rFonts w:ascii="Titillium" w:eastAsia="Calibri" w:hAnsi="Titillium"/>
        </w:rPr>
        <w:tab/>
      </w:r>
      <w:r>
        <w:rPr>
          <w:rFonts w:ascii="Titillium" w:eastAsia="Calibri" w:hAnsi="Titillium"/>
        </w:rPr>
        <w:tab/>
      </w:r>
      <w:r>
        <w:rPr>
          <w:rFonts w:ascii="Titillium" w:eastAsia="Calibri" w:hAnsi="Titillium"/>
        </w:rPr>
        <w:tab/>
      </w:r>
      <w:r>
        <w:rPr>
          <w:rFonts w:ascii="Titillium" w:eastAsia="Calibri" w:hAnsi="Titillium"/>
        </w:rPr>
        <w:tab/>
      </w:r>
      <w:r>
        <w:rPr>
          <w:rFonts w:ascii="Titillium" w:eastAsia="Calibri" w:hAnsi="Titillium"/>
        </w:rPr>
        <w:tab/>
      </w:r>
      <w:r>
        <w:rPr>
          <w:rFonts w:ascii="Titillium" w:eastAsia="Calibri" w:hAnsi="Titillium"/>
        </w:rPr>
        <w:tab/>
        <w:t>Strona druga jest nienumerowana, można zawrzeć tutaj podziękowania lub zostawić pustą.</w:t>
      </w:r>
    </w:p>
    <w:p w14:paraId="3639235C" w14:textId="6375AD3E" w:rsidR="00FF4702" w:rsidRDefault="00BF229B">
      <w:pPr>
        <w:spacing w:after="0" w:line="240" w:lineRule="auto"/>
        <w:jc w:val="left"/>
        <w:rPr>
          <w:rFonts w:ascii="Titillium" w:eastAsia="Calibri" w:hAnsi="Titillium"/>
        </w:rPr>
      </w:pPr>
      <w:r>
        <w:rPr>
          <w:rFonts w:ascii="Titillium" w:eastAsia="Calibri" w:hAnsi="Titillium"/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34840442" wp14:editId="6FEBF445">
                <wp:simplePos x="0" y="0"/>
                <wp:positionH relativeFrom="column">
                  <wp:posOffset>2510155</wp:posOffset>
                </wp:positionH>
                <wp:positionV relativeFrom="paragraph">
                  <wp:posOffset>1916430</wp:posOffset>
                </wp:positionV>
                <wp:extent cx="619125" cy="600075"/>
                <wp:effectExtent l="0" t="0" r="28575" b="28575"/>
                <wp:wrapNone/>
                <wp:docPr id="4" name="Prostokąt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19125" cy="60007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02182513" id="Prostokąt 4" o:spid="_x0000_s1026" style="position:absolute;margin-left:197.65pt;margin-top:150.9pt;width:48.75pt;height:47.25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" fillcolor="white [3201]" strokecolor="white [3212]" strokeweight="1pt"/>
            </w:pict>
          </mc:Fallback>
        </mc:AlternateContent>
      </w:r>
      <w:r w:rsidR="00FF4702">
        <w:rPr>
          <w:rFonts w:ascii="Titillium" w:eastAsia="Calibri" w:hAnsi="Titillium"/>
        </w:rPr>
        <w:br w:type="page"/>
      </w:r>
    </w:p>
    <w:p w14:paraId="0F55C806" w14:textId="4422D38D" w:rsidR="00065177" w:rsidRDefault="00EC5E7B" w:rsidP="00EC5E7B">
      <w:pPr>
        <w:pStyle w:val="Bezodstpw"/>
        <w:ind w:firstLine="284"/>
        <w:rPr>
          <w:rFonts w:ascii="Times New Roman" w:hAnsi="Times New Roman"/>
          <w:b/>
          <w:bCs/>
          <w:sz w:val="32"/>
          <w:szCs w:val="32"/>
        </w:rPr>
      </w:pPr>
      <w:r w:rsidRPr="00EC5E7B">
        <w:rPr>
          <w:rFonts w:ascii="Times New Roman" w:hAnsi="Times New Roman"/>
          <w:b/>
          <w:bCs/>
          <w:sz w:val="32"/>
          <w:szCs w:val="32"/>
        </w:rPr>
        <w:lastRenderedPageBreak/>
        <w:t>Spis treści</w:t>
      </w:r>
    </w:p>
    <w:p w14:paraId="5D7FC124" w14:textId="77777777" w:rsidR="00EC5E7B" w:rsidRPr="00EC5E7B" w:rsidRDefault="00EC5E7B" w:rsidP="00EC5E7B">
      <w:pPr>
        <w:pStyle w:val="Bezodstpw"/>
        <w:ind w:firstLine="284"/>
        <w:rPr>
          <w:rFonts w:ascii="Times New Roman" w:hAnsi="Times New Roman"/>
          <w:b/>
          <w:bCs/>
          <w:sz w:val="32"/>
          <w:szCs w:val="32"/>
        </w:rPr>
      </w:pPr>
    </w:p>
    <w:p w14:paraId="15E18AF4" w14:textId="7F5B6DFE" w:rsidR="00AB0FC9" w:rsidRDefault="00BC00E6">
      <w:pPr>
        <w:pStyle w:val="Spistreci1"/>
        <w:rPr>
          <w:rFonts w:asciiTheme="minorHAnsi" w:eastAsiaTheme="minorEastAsia" w:hAnsiTheme="minorHAnsi" w:cstheme="minorBidi"/>
          <w:sz w:val="22"/>
        </w:rPr>
      </w:pPr>
      <w:r>
        <w:fldChar w:fldCharType="begin"/>
      </w:r>
      <w:r>
        <w:instrText xml:space="preserve"> TOC \o "1-3" \h \z \u </w:instrText>
      </w:r>
      <w:r>
        <w:fldChar w:fldCharType="separate"/>
      </w:r>
      <w:hyperlink w:anchor="_Toc93053424" w:history="1">
        <w:r w:rsidR="00AB0FC9" w:rsidRPr="000967B6">
          <w:rPr>
            <w:rStyle w:val="Hipercze"/>
          </w:rPr>
          <w:t>1.</w:t>
        </w:r>
        <w:r w:rsidR="00AB0FC9">
          <w:rPr>
            <w:rFonts w:asciiTheme="minorHAnsi" w:eastAsiaTheme="minorEastAsia" w:hAnsiTheme="minorHAnsi" w:cstheme="minorBidi"/>
            <w:sz w:val="22"/>
          </w:rPr>
          <w:tab/>
        </w:r>
        <w:r w:rsidR="00AB0FC9" w:rsidRPr="000967B6">
          <w:rPr>
            <w:rStyle w:val="Hipercze"/>
          </w:rPr>
          <w:t>Wstęp</w:t>
        </w:r>
        <w:r w:rsidR="00AB0FC9">
          <w:rPr>
            <w:webHidden/>
          </w:rPr>
          <w:tab/>
        </w:r>
        <w:r w:rsidR="00AB0FC9">
          <w:rPr>
            <w:webHidden/>
          </w:rPr>
          <w:fldChar w:fldCharType="begin"/>
        </w:r>
        <w:r w:rsidR="00AB0FC9">
          <w:rPr>
            <w:webHidden/>
          </w:rPr>
          <w:instrText xml:space="preserve"> PAGEREF _Toc93053424 \h </w:instrText>
        </w:r>
        <w:r w:rsidR="00AB0FC9">
          <w:rPr>
            <w:webHidden/>
          </w:rPr>
        </w:r>
        <w:r w:rsidR="00AB0FC9">
          <w:rPr>
            <w:webHidden/>
          </w:rPr>
          <w:fldChar w:fldCharType="separate"/>
        </w:r>
        <w:r w:rsidR="00AB0FC9">
          <w:rPr>
            <w:webHidden/>
          </w:rPr>
          <w:t>4</w:t>
        </w:r>
        <w:r w:rsidR="00AB0FC9">
          <w:rPr>
            <w:webHidden/>
          </w:rPr>
          <w:fldChar w:fldCharType="end"/>
        </w:r>
      </w:hyperlink>
    </w:p>
    <w:p w14:paraId="089C704F" w14:textId="37E1A9F5" w:rsidR="00AB0FC9" w:rsidRDefault="00AA0614">
      <w:pPr>
        <w:pStyle w:val="Spistreci2"/>
        <w:rPr>
          <w:rFonts w:asciiTheme="minorHAnsi" w:eastAsiaTheme="minorEastAsia" w:hAnsiTheme="minorHAnsi" w:cstheme="minorBidi"/>
          <w:sz w:val="22"/>
        </w:rPr>
      </w:pPr>
      <w:hyperlink w:anchor="_Toc93053425" w:history="1">
        <w:r w:rsidR="00AB0FC9" w:rsidRPr="000967B6">
          <w:rPr>
            <w:rStyle w:val="Hipercze"/>
          </w:rPr>
          <w:t>1.1.</w:t>
        </w:r>
        <w:r w:rsidR="00AB0FC9">
          <w:rPr>
            <w:rFonts w:asciiTheme="minorHAnsi" w:eastAsiaTheme="minorEastAsia" w:hAnsiTheme="minorHAnsi" w:cstheme="minorBidi"/>
            <w:sz w:val="22"/>
          </w:rPr>
          <w:tab/>
        </w:r>
        <w:r w:rsidR="00AB0FC9" w:rsidRPr="000967B6">
          <w:rPr>
            <w:rStyle w:val="Hipercze"/>
          </w:rPr>
          <w:t>Cel pracy i zakres</w:t>
        </w:r>
        <w:r w:rsidR="00AB0FC9">
          <w:rPr>
            <w:webHidden/>
          </w:rPr>
          <w:tab/>
        </w:r>
        <w:r w:rsidR="00AB0FC9">
          <w:rPr>
            <w:webHidden/>
          </w:rPr>
          <w:fldChar w:fldCharType="begin"/>
        </w:r>
        <w:r w:rsidR="00AB0FC9">
          <w:rPr>
            <w:webHidden/>
          </w:rPr>
          <w:instrText xml:space="preserve"> PAGEREF _Toc93053425 \h </w:instrText>
        </w:r>
        <w:r w:rsidR="00AB0FC9">
          <w:rPr>
            <w:webHidden/>
          </w:rPr>
        </w:r>
        <w:r w:rsidR="00AB0FC9">
          <w:rPr>
            <w:webHidden/>
          </w:rPr>
          <w:fldChar w:fldCharType="separate"/>
        </w:r>
        <w:r w:rsidR="00AB0FC9">
          <w:rPr>
            <w:webHidden/>
          </w:rPr>
          <w:t>4</w:t>
        </w:r>
        <w:r w:rsidR="00AB0FC9">
          <w:rPr>
            <w:webHidden/>
          </w:rPr>
          <w:fldChar w:fldCharType="end"/>
        </w:r>
      </w:hyperlink>
    </w:p>
    <w:p w14:paraId="748D4CFB" w14:textId="4032285F" w:rsidR="00AB0FC9" w:rsidRDefault="00AA0614">
      <w:pPr>
        <w:pStyle w:val="Spistreci1"/>
        <w:rPr>
          <w:rFonts w:asciiTheme="minorHAnsi" w:eastAsiaTheme="minorEastAsia" w:hAnsiTheme="minorHAnsi" w:cstheme="minorBidi"/>
          <w:sz w:val="22"/>
        </w:rPr>
      </w:pPr>
      <w:hyperlink w:anchor="_Toc93053426" w:history="1">
        <w:r w:rsidR="00AB0FC9" w:rsidRPr="000967B6">
          <w:rPr>
            <w:rStyle w:val="Hipercze"/>
          </w:rPr>
          <w:t>2.</w:t>
        </w:r>
        <w:r w:rsidR="00AB0FC9">
          <w:rPr>
            <w:rFonts w:asciiTheme="minorHAnsi" w:eastAsiaTheme="minorEastAsia" w:hAnsiTheme="minorHAnsi" w:cstheme="minorBidi"/>
            <w:sz w:val="22"/>
          </w:rPr>
          <w:tab/>
        </w:r>
        <w:r w:rsidR="00AB0FC9" w:rsidRPr="000967B6">
          <w:rPr>
            <w:rStyle w:val="Hipercze"/>
          </w:rPr>
          <w:t>Inteligentne domy</w:t>
        </w:r>
        <w:r w:rsidR="00AB0FC9">
          <w:rPr>
            <w:webHidden/>
          </w:rPr>
          <w:tab/>
        </w:r>
        <w:r w:rsidR="00AB0FC9">
          <w:rPr>
            <w:webHidden/>
          </w:rPr>
          <w:fldChar w:fldCharType="begin"/>
        </w:r>
        <w:r w:rsidR="00AB0FC9">
          <w:rPr>
            <w:webHidden/>
          </w:rPr>
          <w:instrText xml:space="preserve"> PAGEREF _Toc93053426 \h </w:instrText>
        </w:r>
        <w:r w:rsidR="00AB0FC9">
          <w:rPr>
            <w:webHidden/>
          </w:rPr>
        </w:r>
        <w:r w:rsidR="00AB0FC9">
          <w:rPr>
            <w:webHidden/>
          </w:rPr>
          <w:fldChar w:fldCharType="separate"/>
        </w:r>
        <w:r w:rsidR="00AB0FC9">
          <w:rPr>
            <w:webHidden/>
          </w:rPr>
          <w:t>6</w:t>
        </w:r>
        <w:r w:rsidR="00AB0FC9">
          <w:rPr>
            <w:webHidden/>
          </w:rPr>
          <w:fldChar w:fldCharType="end"/>
        </w:r>
      </w:hyperlink>
    </w:p>
    <w:p w14:paraId="6BCF218E" w14:textId="080F9F8F" w:rsidR="00AB0FC9" w:rsidRDefault="00AA0614">
      <w:pPr>
        <w:pStyle w:val="Spistreci2"/>
        <w:rPr>
          <w:rFonts w:asciiTheme="minorHAnsi" w:eastAsiaTheme="minorEastAsia" w:hAnsiTheme="minorHAnsi" w:cstheme="minorBidi"/>
          <w:sz w:val="22"/>
        </w:rPr>
      </w:pPr>
      <w:hyperlink w:anchor="_Toc93053427" w:history="1">
        <w:r w:rsidR="00AB0FC9" w:rsidRPr="000967B6">
          <w:rPr>
            <w:rStyle w:val="Hipercze"/>
          </w:rPr>
          <w:t>2.1.</w:t>
        </w:r>
        <w:r w:rsidR="00AB0FC9">
          <w:rPr>
            <w:rFonts w:asciiTheme="minorHAnsi" w:eastAsiaTheme="minorEastAsia" w:hAnsiTheme="minorHAnsi" w:cstheme="minorBidi"/>
            <w:sz w:val="22"/>
          </w:rPr>
          <w:tab/>
        </w:r>
        <w:r w:rsidR="00AB0FC9" w:rsidRPr="000967B6">
          <w:rPr>
            <w:rStyle w:val="Hipercze"/>
          </w:rPr>
          <w:t>Układy inteligentnych domów</w:t>
        </w:r>
        <w:r w:rsidR="00AB0FC9">
          <w:rPr>
            <w:webHidden/>
          </w:rPr>
          <w:tab/>
        </w:r>
        <w:r w:rsidR="00AB0FC9">
          <w:rPr>
            <w:webHidden/>
          </w:rPr>
          <w:fldChar w:fldCharType="begin"/>
        </w:r>
        <w:r w:rsidR="00AB0FC9">
          <w:rPr>
            <w:webHidden/>
          </w:rPr>
          <w:instrText xml:space="preserve"> PAGEREF _Toc93053427 \h </w:instrText>
        </w:r>
        <w:r w:rsidR="00AB0FC9">
          <w:rPr>
            <w:webHidden/>
          </w:rPr>
        </w:r>
        <w:r w:rsidR="00AB0FC9">
          <w:rPr>
            <w:webHidden/>
          </w:rPr>
          <w:fldChar w:fldCharType="separate"/>
        </w:r>
        <w:r w:rsidR="00AB0FC9">
          <w:rPr>
            <w:webHidden/>
          </w:rPr>
          <w:t>7</w:t>
        </w:r>
        <w:r w:rsidR="00AB0FC9">
          <w:rPr>
            <w:webHidden/>
          </w:rPr>
          <w:fldChar w:fldCharType="end"/>
        </w:r>
      </w:hyperlink>
    </w:p>
    <w:p w14:paraId="044745D7" w14:textId="40B21034" w:rsidR="00AB0FC9" w:rsidRDefault="00AA0614">
      <w:pPr>
        <w:pStyle w:val="Spistreci3"/>
        <w:rPr>
          <w:rFonts w:asciiTheme="minorHAnsi" w:eastAsiaTheme="minorEastAsia" w:hAnsiTheme="minorHAnsi" w:cstheme="minorBidi"/>
          <w:sz w:val="22"/>
        </w:rPr>
      </w:pPr>
      <w:hyperlink w:anchor="_Toc93053428" w:history="1">
        <w:r w:rsidR="00AB0FC9" w:rsidRPr="000967B6">
          <w:rPr>
            <w:rStyle w:val="Hipercze"/>
          </w:rPr>
          <w:t>2.1.1.</w:t>
        </w:r>
        <w:r w:rsidR="00AB0FC9">
          <w:rPr>
            <w:rFonts w:asciiTheme="minorHAnsi" w:eastAsiaTheme="minorEastAsia" w:hAnsiTheme="minorHAnsi" w:cstheme="minorBidi"/>
            <w:sz w:val="22"/>
          </w:rPr>
          <w:tab/>
        </w:r>
        <w:r w:rsidR="00AB0FC9" w:rsidRPr="000967B6">
          <w:rPr>
            <w:rStyle w:val="Hipercze"/>
          </w:rPr>
          <w:t>Zautomatyzowane oświetlenie</w:t>
        </w:r>
        <w:r w:rsidR="00AB0FC9">
          <w:rPr>
            <w:webHidden/>
          </w:rPr>
          <w:tab/>
        </w:r>
        <w:r w:rsidR="00AB0FC9">
          <w:rPr>
            <w:webHidden/>
          </w:rPr>
          <w:fldChar w:fldCharType="begin"/>
        </w:r>
        <w:r w:rsidR="00AB0FC9">
          <w:rPr>
            <w:webHidden/>
          </w:rPr>
          <w:instrText xml:space="preserve"> PAGEREF _Toc93053428 \h </w:instrText>
        </w:r>
        <w:r w:rsidR="00AB0FC9">
          <w:rPr>
            <w:webHidden/>
          </w:rPr>
        </w:r>
        <w:r w:rsidR="00AB0FC9">
          <w:rPr>
            <w:webHidden/>
          </w:rPr>
          <w:fldChar w:fldCharType="separate"/>
        </w:r>
        <w:r w:rsidR="00AB0FC9">
          <w:rPr>
            <w:webHidden/>
          </w:rPr>
          <w:t>7</w:t>
        </w:r>
        <w:r w:rsidR="00AB0FC9">
          <w:rPr>
            <w:webHidden/>
          </w:rPr>
          <w:fldChar w:fldCharType="end"/>
        </w:r>
      </w:hyperlink>
    </w:p>
    <w:p w14:paraId="3D4F0952" w14:textId="5E4A839B" w:rsidR="00AB0FC9" w:rsidRDefault="00AA0614">
      <w:pPr>
        <w:pStyle w:val="Spistreci1"/>
        <w:rPr>
          <w:rFonts w:asciiTheme="minorHAnsi" w:eastAsiaTheme="minorEastAsia" w:hAnsiTheme="minorHAnsi" w:cstheme="minorBidi"/>
          <w:sz w:val="22"/>
        </w:rPr>
      </w:pPr>
      <w:hyperlink w:anchor="_Toc93053429" w:history="1">
        <w:r w:rsidR="00AB0FC9" w:rsidRPr="000967B6">
          <w:rPr>
            <w:rStyle w:val="Hipercze"/>
          </w:rPr>
          <w:t>3.</w:t>
        </w:r>
        <w:r w:rsidR="00AB0FC9">
          <w:rPr>
            <w:rFonts w:asciiTheme="minorHAnsi" w:eastAsiaTheme="minorEastAsia" w:hAnsiTheme="minorHAnsi" w:cstheme="minorBidi"/>
            <w:sz w:val="22"/>
          </w:rPr>
          <w:tab/>
        </w:r>
        <w:r w:rsidR="00AB0FC9" w:rsidRPr="000967B6">
          <w:rPr>
            <w:rStyle w:val="Hipercze"/>
          </w:rPr>
          <w:t>Podsumowanie</w:t>
        </w:r>
        <w:r w:rsidR="00AB0FC9">
          <w:rPr>
            <w:webHidden/>
          </w:rPr>
          <w:tab/>
        </w:r>
        <w:r w:rsidR="00AB0FC9">
          <w:rPr>
            <w:webHidden/>
          </w:rPr>
          <w:fldChar w:fldCharType="begin"/>
        </w:r>
        <w:r w:rsidR="00AB0FC9">
          <w:rPr>
            <w:webHidden/>
          </w:rPr>
          <w:instrText xml:space="preserve"> PAGEREF _Toc93053429 \h </w:instrText>
        </w:r>
        <w:r w:rsidR="00AB0FC9">
          <w:rPr>
            <w:webHidden/>
          </w:rPr>
        </w:r>
        <w:r w:rsidR="00AB0FC9">
          <w:rPr>
            <w:webHidden/>
          </w:rPr>
          <w:fldChar w:fldCharType="separate"/>
        </w:r>
        <w:r w:rsidR="00AB0FC9">
          <w:rPr>
            <w:webHidden/>
          </w:rPr>
          <w:t>9</w:t>
        </w:r>
        <w:r w:rsidR="00AB0FC9">
          <w:rPr>
            <w:webHidden/>
          </w:rPr>
          <w:fldChar w:fldCharType="end"/>
        </w:r>
      </w:hyperlink>
    </w:p>
    <w:p w14:paraId="1C255BD1" w14:textId="11B9C5DF" w:rsidR="00AB0FC9" w:rsidRDefault="00AA0614">
      <w:pPr>
        <w:pStyle w:val="Spistreci1"/>
        <w:rPr>
          <w:rFonts w:asciiTheme="minorHAnsi" w:eastAsiaTheme="minorEastAsia" w:hAnsiTheme="minorHAnsi" w:cstheme="minorBidi"/>
          <w:sz w:val="22"/>
        </w:rPr>
      </w:pPr>
      <w:hyperlink w:anchor="_Toc93053430" w:history="1">
        <w:r w:rsidR="00AB0FC9" w:rsidRPr="000967B6">
          <w:rPr>
            <w:rStyle w:val="Hipercze"/>
          </w:rPr>
          <w:t>Bibliografia:</w:t>
        </w:r>
        <w:r w:rsidR="00AB0FC9">
          <w:rPr>
            <w:webHidden/>
          </w:rPr>
          <w:tab/>
        </w:r>
        <w:r w:rsidR="00AB0FC9">
          <w:rPr>
            <w:webHidden/>
          </w:rPr>
          <w:fldChar w:fldCharType="begin"/>
        </w:r>
        <w:r w:rsidR="00AB0FC9">
          <w:rPr>
            <w:webHidden/>
          </w:rPr>
          <w:instrText xml:space="preserve"> PAGEREF _Toc93053430 \h </w:instrText>
        </w:r>
        <w:r w:rsidR="00AB0FC9">
          <w:rPr>
            <w:webHidden/>
          </w:rPr>
        </w:r>
        <w:r w:rsidR="00AB0FC9">
          <w:rPr>
            <w:webHidden/>
          </w:rPr>
          <w:fldChar w:fldCharType="separate"/>
        </w:r>
        <w:r w:rsidR="00AB0FC9">
          <w:rPr>
            <w:webHidden/>
          </w:rPr>
          <w:t>10</w:t>
        </w:r>
        <w:r w:rsidR="00AB0FC9">
          <w:rPr>
            <w:webHidden/>
          </w:rPr>
          <w:fldChar w:fldCharType="end"/>
        </w:r>
      </w:hyperlink>
    </w:p>
    <w:p w14:paraId="60403046" w14:textId="003F04A1" w:rsidR="00AB0FC9" w:rsidRDefault="00AA0614">
      <w:pPr>
        <w:pStyle w:val="Spistreci1"/>
        <w:rPr>
          <w:rFonts w:asciiTheme="minorHAnsi" w:eastAsiaTheme="minorEastAsia" w:hAnsiTheme="minorHAnsi" w:cstheme="minorBidi"/>
          <w:sz w:val="22"/>
        </w:rPr>
      </w:pPr>
      <w:hyperlink w:anchor="_Toc93053431" w:history="1">
        <w:r w:rsidR="00AB0FC9" w:rsidRPr="000967B6">
          <w:rPr>
            <w:rStyle w:val="Hipercze"/>
          </w:rPr>
          <w:t>Spis rysunków</w:t>
        </w:r>
        <w:r w:rsidR="00AB0FC9">
          <w:rPr>
            <w:webHidden/>
          </w:rPr>
          <w:tab/>
        </w:r>
        <w:r w:rsidR="00AB0FC9">
          <w:rPr>
            <w:webHidden/>
          </w:rPr>
          <w:fldChar w:fldCharType="begin"/>
        </w:r>
        <w:r w:rsidR="00AB0FC9">
          <w:rPr>
            <w:webHidden/>
          </w:rPr>
          <w:instrText xml:space="preserve"> PAGEREF _Toc93053431 \h </w:instrText>
        </w:r>
        <w:r w:rsidR="00AB0FC9">
          <w:rPr>
            <w:webHidden/>
          </w:rPr>
        </w:r>
        <w:r w:rsidR="00AB0FC9">
          <w:rPr>
            <w:webHidden/>
          </w:rPr>
          <w:fldChar w:fldCharType="separate"/>
        </w:r>
        <w:r w:rsidR="00AB0FC9">
          <w:rPr>
            <w:webHidden/>
          </w:rPr>
          <w:t>12</w:t>
        </w:r>
        <w:r w:rsidR="00AB0FC9">
          <w:rPr>
            <w:webHidden/>
          </w:rPr>
          <w:fldChar w:fldCharType="end"/>
        </w:r>
      </w:hyperlink>
    </w:p>
    <w:p w14:paraId="1988D4FC" w14:textId="36FD30C7" w:rsidR="00AB0FC9" w:rsidRDefault="00AA0614">
      <w:pPr>
        <w:pStyle w:val="Spistreci1"/>
        <w:rPr>
          <w:rFonts w:asciiTheme="minorHAnsi" w:eastAsiaTheme="minorEastAsia" w:hAnsiTheme="minorHAnsi" w:cstheme="minorBidi"/>
          <w:sz w:val="22"/>
        </w:rPr>
      </w:pPr>
      <w:hyperlink w:anchor="_Toc93053432" w:history="1">
        <w:r w:rsidR="00AB0FC9" w:rsidRPr="000967B6">
          <w:rPr>
            <w:rStyle w:val="Hipercze"/>
          </w:rPr>
          <w:t>Spis tabel</w:t>
        </w:r>
        <w:r w:rsidR="00AB0FC9">
          <w:rPr>
            <w:webHidden/>
          </w:rPr>
          <w:tab/>
        </w:r>
        <w:r w:rsidR="00AB0FC9">
          <w:rPr>
            <w:webHidden/>
          </w:rPr>
          <w:fldChar w:fldCharType="begin"/>
        </w:r>
        <w:r w:rsidR="00AB0FC9">
          <w:rPr>
            <w:webHidden/>
          </w:rPr>
          <w:instrText xml:space="preserve"> PAGEREF _Toc93053432 \h </w:instrText>
        </w:r>
        <w:r w:rsidR="00AB0FC9">
          <w:rPr>
            <w:webHidden/>
          </w:rPr>
        </w:r>
        <w:r w:rsidR="00AB0FC9">
          <w:rPr>
            <w:webHidden/>
          </w:rPr>
          <w:fldChar w:fldCharType="separate"/>
        </w:r>
        <w:r w:rsidR="00AB0FC9">
          <w:rPr>
            <w:webHidden/>
          </w:rPr>
          <w:t>14</w:t>
        </w:r>
        <w:r w:rsidR="00AB0FC9">
          <w:rPr>
            <w:webHidden/>
          </w:rPr>
          <w:fldChar w:fldCharType="end"/>
        </w:r>
      </w:hyperlink>
    </w:p>
    <w:p w14:paraId="315F7C13" w14:textId="5EB526C6" w:rsidR="00AB0FC9" w:rsidRDefault="00AA0614">
      <w:pPr>
        <w:pStyle w:val="Spistreci1"/>
        <w:rPr>
          <w:rFonts w:asciiTheme="minorHAnsi" w:eastAsiaTheme="minorEastAsia" w:hAnsiTheme="minorHAnsi" w:cstheme="minorBidi"/>
          <w:sz w:val="22"/>
        </w:rPr>
      </w:pPr>
      <w:hyperlink w:anchor="_Toc93053433" w:history="1">
        <w:r w:rsidR="00AB0FC9" w:rsidRPr="000967B6">
          <w:rPr>
            <w:rStyle w:val="Hipercze"/>
          </w:rPr>
          <w:t>Spis załączników</w:t>
        </w:r>
        <w:r w:rsidR="00AB0FC9">
          <w:rPr>
            <w:webHidden/>
          </w:rPr>
          <w:tab/>
        </w:r>
        <w:r w:rsidR="00AB0FC9">
          <w:rPr>
            <w:webHidden/>
          </w:rPr>
          <w:fldChar w:fldCharType="begin"/>
        </w:r>
        <w:r w:rsidR="00AB0FC9">
          <w:rPr>
            <w:webHidden/>
          </w:rPr>
          <w:instrText xml:space="preserve"> PAGEREF _Toc93053433 \h </w:instrText>
        </w:r>
        <w:r w:rsidR="00AB0FC9">
          <w:rPr>
            <w:webHidden/>
          </w:rPr>
        </w:r>
        <w:r w:rsidR="00AB0FC9">
          <w:rPr>
            <w:webHidden/>
          </w:rPr>
          <w:fldChar w:fldCharType="separate"/>
        </w:r>
        <w:r w:rsidR="00AB0FC9">
          <w:rPr>
            <w:webHidden/>
          </w:rPr>
          <w:t>15</w:t>
        </w:r>
        <w:r w:rsidR="00AB0FC9">
          <w:rPr>
            <w:webHidden/>
          </w:rPr>
          <w:fldChar w:fldCharType="end"/>
        </w:r>
      </w:hyperlink>
    </w:p>
    <w:p w14:paraId="5987CEAC" w14:textId="3727A50B" w:rsidR="00065177" w:rsidRDefault="00BC00E6" w:rsidP="00845E3C">
      <w:pPr>
        <w:spacing w:after="0" w:line="240" w:lineRule="auto"/>
      </w:pPr>
      <w:r>
        <w:rPr>
          <w:rFonts w:ascii="Times New Roman" w:hAnsi="Times New Roman"/>
          <w:noProof/>
          <w:sz w:val="24"/>
          <w:lang w:eastAsia="pl-PL"/>
        </w:rPr>
        <w:fldChar w:fldCharType="end"/>
      </w:r>
    </w:p>
    <w:p w14:paraId="76588BA5" w14:textId="689286A7" w:rsidR="00FB0F58" w:rsidRDefault="00FB0F58">
      <w:pPr>
        <w:spacing w:after="0" w:line="240" w:lineRule="auto"/>
        <w:jc w:val="left"/>
      </w:pPr>
      <w:r>
        <w:br w:type="page"/>
      </w:r>
    </w:p>
    <w:p w14:paraId="3DF241FC" w14:textId="330CB10D" w:rsidR="00161D2E" w:rsidRPr="00065177" w:rsidRDefault="007C65BF" w:rsidP="00EC5E7B">
      <w:pPr>
        <w:pStyle w:val="Nagwek1"/>
      </w:pPr>
      <w:bookmarkStart w:id="0" w:name="_Toc92225935"/>
      <w:bookmarkStart w:id="1" w:name="_Toc93053424"/>
      <w:r w:rsidRPr="00E65E44">
        <w:lastRenderedPageBreak/>
        <w:t>Wstęp</w:t>
      </w:r>
      <w:bookmarkEnd w:id="0"/>
      <w:bookmarkEnd w:id="1"/>
    </w:p>
    <w:p w14:paraId="6965E5EA" w14:textId="5657ABBF" w:rsidR="00FB0F58" w:rsidRPr="000B7A07" w:rsidRDefault="00A37A42" w:rsidP="000B7A07">
      <w:pPr>
        <w:pStyle w:val="Tekstpisany"/>
      </w:pPr>
      <w:r w:rsidRPr="000B7A07">
        <w:t xml:space="preserve">Wszechobecny rozwój świata, skupiający się w dużej mierze na rozwoju </w:t>
      </w:r>
      <w:r w:rsidR="00D7410B" w:rsidRPr="000B7A07">
        <w:t>technologicznym, wywiera coraz większy wpływ na życie codzienne każdego człowieka.</w:t>
      </w:r>
      <w:r w:rsidR="009B216A" w:rsidRPr="000B7A07">
        <w:t xml:space="preserve"> Z natury człowiek pragnie </w:t>
      </w:r>
      <w:r w:rsidR="00792E96" w:rsidRPr="000B7A07">
        <w:t>ułatwiać sobie życie w każdym możliwym jego aspekcie</w:t>
      </w:r>
      <w:r w:rsidR="00473466">
        <w:rPr>
          <w:lang w:val="pl-PL"/>
        </w:rPr>
        <w:t>, dlatego</w:t>
      </w:r>
      <w:r w:rsidR="00792E96" w:rsidRPr="000B7A07">
        <w:t xml:space="preserve"> korzystamy z coraz większej </w:t>
      </w:r>
      <w:r w:rsidR="004F4BB0" w:rsidRPr="000B7A07">
        <w:t>ilości zaproponowanych przez świat</w:t>
      </w:r>
      <w:r w:rsidR="00E47FEE" w:rsidRPr="000B7A07">
        <w:t xml:space="preserve"> inżynierii, nowoczesnych technologii</w:t>
      </w:r>
      <w:r w:rsidR="00AC5841" w:rsidRPr="000B7A07">
        <w:t>. W szczególności rozwiązania ułatwiające nam życie codzienne</w:t>
      </w:r>
      <w:r w:rsidR="00FE7971" w:rsidRPr="000B7A07">
        <w:t xml:space="preserve"> i odciążające nasze myśli, takie jak technologie Smart Home, cieszą się ogromną popularnością</w:t>
      </w:r>
      <w:r w:rsidR="005F6727" w:rsidRPr="000B7A07">
        <w:t xml:space="preserve">. </w:t>
      </w:r>
      <w:r w:rsidR="007F129A" w:rsidRPr="000B7A07">
        <w:t>Stosowanie takich systemów pozwala nam również na oszczędność energii</w:t>
      </w:r>
      <w:r w:rsidR="00FB0F58" w:rsidRPr="000B7A07">
        <w:t>,</w:t>
      </w:r>
      <w:r w:rsidR="007F129A" w:rsidRPr="000B7A07">
        <w:t xml:space="preserve"> co </w:t>
      </w:r>
      <w:r w:rsidR="00FB0F58" w:rsidRPr="000B7A07">
        <w:t>często przekłada się bezpośrednio na</w:t>
      </w:r>
      <w:r w:rsidR="004E17DD" w:rsidRPr="000B7A07">
        <w:t xml:space="preserve"> oszczędność pieniędzy</w:t>
      </w:r>
      <w:r w:rsidR="00FB0F58" w:rsidRPr="000B7A07">
        <w:t>, a także zasobów naturalnych [1]</w:t>
      </w:r>
      <w:r w:rsidR="0078324C" w:rsidRPr="000B7A07">
        <w:t xml:space="preserve">. </w:t>
      </w:r>
    </w:p>
    <w:p w14:paraId="11DA42EE" w14:textId="46ACED86" w:rsidR="00E76ED7" w:rsidRPr="006D26A6" w:rsidRDefault="006B360E" w:rsidP="000B7A07">
      <w:pPr>
        <w:pStyle w:val="Tekstpisany"/>
      </w:pPr>
      <w:r w:rsidRPr="000B7A07">
        <w:t xml:space="preserve">na wykonanie i wdrożenie tych systemów </w:t>
      </w:r>
      <w:r w:rsidR="002C7063" w:rsidRPr="000B7A07">
        <w:t>mogą</w:t>
      </w:r>
      <w:r w:rsidR="002C7063">
        <w:t xml:space="preserve"> być nawet o rząd </w:t>
      </w:r>
      <w:r>
        <w:t xml:space="preserve">wielkości </w:t>
      </w:r>
      <w:r w:rsidR="002C7063">
        <w:t>mniejsze</w:t>
      </w:r>
      <w:r w:rsidR="00473466">
        <w:rPr>
          <w:lang w:val="pl-PL"/>
        </w:rPr>
        <w:t>,</w:t>
      </w:r>
      <w:r>
        <w:t xml:space="preserve"> niż w przypadku zakupu profesjonalnych, gotowych rozwiązań</w:t>
      </w:r>
      <w:r w:rsidR="002C7063">
        <w:t>.</w:t>
      </w:r>
      <w:r w:rsidR="005029D6">
        <w:t xml:space="preserve"> </w:t>
      </w:r>
      <w:r w:rsidR="005029D6" w:rsidRPr="005029D6">
        <w:t xml:space="preserve">Dodatkowo przy wykorzystaniu alternatywnych źródeł energii, które są stosowane w takich systemach, można ograniczyć koszty </w:t>
      </w:r>
      <w:r w:rsidR="00BE3214">
        <w:rPr>
          <w:lang w:val="pl-PL"/>
        </w:rPr>
        <w:t xml:space="preserve">zużycia </w:t>
      </w:r>
      <w:r w:rsidR="005029D6" w:rsidRPr="005029D6">
        <w:t>energii do minimum</w:t>
      </w:r>
      <w:r w:rsidR="005029D6">
        <w:t>.</w:t>
      </w:r>
    </w:p>
    <w:p w14:paraId="458C0DB9" w14:textId="4B18F5B3" w:rsidR="00677A63" w:rsidRPr="00E65E44" w:rsidRDefault="00C631C4" w:rsidP="00E65E44">
      <w:pPr>
        <w:pStyle w:val="Nagwek2"/>
      </w:pPr>
      <w:bookmarkStart w:id="2" w:name="_Toc92225936"/>
      <w:bookmarkStart w:id="3" w:name="_Toc93053425"/>
      <w:r w:rsidRPr="00E65E44">
        <w:t>Cel pracy</w:t>
      </w:r>
      <w:r w:rsidR="00F947E2" w:rsidRPr="00E65E44">
        <w:t xml:space="preserve"> i zakres</w:t>
      </w:r>
      <w:bookmarkEnd w:id="2"/>
      <w:bookmarkEnd w:id="3"/>
    </w:p>
    <w:p w14:paraId="183EDCF5" w14:textId="2F9CCE34" w:rsidR="005029D6" w:rsidRDefault="005029D6" w:rsidP="006A57A5">
      <w:pPr>
        <w:pStyle w:val="Tekstpisany"/>
      </w:pPr>
      <w:r>
        <w:t>C</w:t>
      </w:r>
      <w:r w:rsidR="006D26A6">
        <w:t>elem</w:t>
      </w:r>
      <w:r w:rsidR="00D8336E" w:rsidRPr="00677A63">
        <w:t xml:space="preserve"> </w:t>
      </w:r>
      <w:r w:rsidR="00D8336E">
        <w:t xml:space="preserve">niniejszej </w:t>
      </w:r>
      <w:r w:rsidR="00D8336E" w:rsidRPr="00677A63">
        <w:t xml:space="preserve">pracy dyplomowej jest </w:t>
      </w:r>
      <w:r w:rsidR="00D8336E">
        <w:t>zaprojektowanie i wykonanie modelu systemu ogrzewania domu</w:t>
      </w:r>
      <w:r>
        <w:t>, wykorzystującego alternatywne źródła energii</w:t>
      </w:r>
      <w:r w:rsidR="006D26A6">
        <w:t xml:space="preserve"> (energię słoneczną)</w:t>
      </w:r>
      <w:r>
        <w:t>, sterowanego poprzez aplikację przeglądarkową.</w:t>
      </w:r>
    </w:p>
    <w:p w14:paraId="2D9F61DB" w14:textId="2A17F56D" w:rsidR="00AB0FC9" w:rsidRPr="00AB0FC9" w:rsidRDefault="00AB0FC9" w:rsidP="00AB0FC9">
      <w:pPr>
        <w:pStyle w:val="Nagwek2"/>
      </w:pPr>
      <w:proofErr w:type="spellStart"/>
      <w:r>
        <w:rPr>
          <w:lang w:val="pl-PL"/>
        </w:rPr>
        <w:t>asdasd</w:t>
      </w:r>
      <w:proofErr w:type="spellEnd"/>
    </w:p>
    <w:p w14:paraId="30241D17" w14:textId="77777777" w:rsidR="00B27943" w:rsidRDefault="005029D6" w:rsidP="006A57A5">
      <w:pPr>
        <w:pStyle w:val="Tekstpisany"/>
      </w:pPr>
      <w:r>
        <w:t>Do</w:t>
      </w:r>
      <w:r w:rsidR="00B578E5">
        <w:t xml:space="preserve"> </w:t>
      </w:r>
      <w:r w:rsidR="00B27943">
        <w:t>realizacji celu pracy przewidziano następujący</w:t>
      </w:r>
      <w:r w:rsidR="00B578E5">
        <w:t xml:space="preserve"> zakres prac:</w:t>
      </w:r>
    </w:p>
    <w:p w14:paraId="29175BF9" w14:textId="390876F7" w:rsidR="00B27943" w:rsidRPr="00B27943" w:rsidRDefault="00B27943" w:rsidP="006A57A5">
      <w:pPr>
        <w:pStyle w:val="Tekstpisany"/>
        <w:numPr>
          <w:ilvl w:val="0"/>
          <w:numId w:val="42"/>
        </w:numPr>
      </w:pPr>
      <w:r>
        <w:t>analiza literaturowa w zakresie technologii stosowanych w inteligentnych domach,</w:t>
      </w:r>
    </w:p>
    <w:p w14:paraId="14C8BAAC" w14:textId="043031F1" w:rsidR="00B27943" w:rsidRPr="00B27943" w:rsidRDefault="00B27943" w:rsidP="006A57A5">
      <w:pPr>
        <w:pStyle w:val="Tekstpisany"/>
        <w:numPr>
          <w:ilvl w:val="0"/>
          <w:numId w:val="42"/>
        </w:numPr>
      </w:pPr>
      <w:r>
        <w:t xml:space="preserve">przegląd </w:t>
      </w:r>
      <w:r w:rsidRPr="005D7E10">
        <w:t xml:space="preserve">stosowanych modułów, elementów i urządzeń w inteligentnych </w:t>
      </w:r>
      <w:r>
        <w:t>domach,</w:t>
      </w:r>
    </w:p>
    <w:p w14:paraId="25E154A8" w14:textId="1D1C55A0" w:rsidR="00B27943" w:rsidRPr="006D26A6" w:rsidRDefault="00B578E5" w:rsidP="006A57A5">
      <w:pPr>
        <w:pStyle w:val="Tekstpisany"/>
        <w:numPr>
          <w:ilvl w:val="0"/>
          <w:numId w:val="42"/>
        </w:numPr>
      </w:pPr>
      <w:r>
        <w:t>budowa stanowiska</w:t>
      </w:r>
      <w:r w:rsidR="00E32365">
        <w:t xml:space="preserve"> z wykorzystaniem czujników temperatury, elementów</w:t>
      </w:r>
      <w:r w:rsidR="00C3053C">
        <w:t xml:space="preserve">, </w:t>
      </w:r>
      <w:r w:rsidR="00E32365">
        <w:t>których zadaniem będzie imitacja działania</w:t>
      </w:r>
      <w:r w:rsidR="00D2119F">
        <w:t xml:space="preserve"> urządzeń grzewczych</w:t>
      </w:r>
      <w:r w:rsidR="00B27943">
        <w:rPr>
          <w:lang w:val="pl-PL"/>
        </w:rPr>
        <w:t>,</w:t>
      </w:r>
    </w:p>
    <w:p w14:paraId="630DAEBE" w14:textId="7173D8A1" w:rsidR="006D26A6" w:rsidRPr="00B27943" w:rsidRDefault="006D26A6" w:rsidP="006A57A5">
      <w:pPr>
        <w:pStyle w:val="Tekstpisany"/>
        <w:numPr>
          <w:ilvl w:val="0"/>
          <w:numId w:val="42"/>
        </w:numPr>
      </w:pPr>
      <w:r w:rsidRPr="006D26A6">
        <w:t xml:space="preserve">stworzenie </w:t>
      </w:r>
      <w:r>
        <w:t>tzw. „</w:t>
      </w:r>
      <w:proofErr w:type="spellStart"/>
      <w:r w:rsidRPr="006D26A6">
        <w:t>solar</w:t>
      </w:r>
      <w:proofErr w:type="spellEnd"/>
      <w:r w:rsidRPr="006D26A6">
        <w:t xml:space="preserve"> </w:t>
      </w:r>
      <w:proofErr w:type="spellStart"/>
      <w:r w:rsidRPr="006D26A6">
        <w:t>tracker</w:t>
      </w:r>
      <w:proofErr w:type="spellEnd"/>
      <w:r>
        <w:t>” śledzącego pozycję słońca,</w:t>
      </w:r>
    </w:p>
    <w:p w14:paraId="77523671" w14:textId="63689B7B" w:rsidR="00B27943" w:rsidRPr="00282164" w:rsidRDefault="00852A20" w:rsidP="006A57A5">
      <w:pPr>
        <w:pStyle w:val="Tekstpisany"/>
        <w:numPr>
          <w:ilvl w:val="0"/>
          <w:numId w:val="42"/>
        </w:numPr>
      </w:pPr>
      <w:r>
        <w:t>wizualizacj</w:t>
      </w:r>
      <w:r w:rsidR="00B27943">
        <w:rPr>
          <w:lang w:val="pl-PL"/>
        </w:rPr>
        <w:t>a</w:t>
      </w:r>
      <w:r>
        <w:t xml:space="preserve"> działania </w:t>
      </w:r>
      <w:r w:rsidR="000515E6">
        <w:t>inteligentnego domu</w:t>
      </w:r>
      <w:r w:rsidR="00B27943">
        <w:rPr>
          <w:lang w:val="pl-PL"/>
        </w:rPr>
        <w:t>,</w:t>
      </w:r>
    </w:p>
    <w:p w14:paraId="3F21A1CA" w14:textId="15F8F4D5" w:rsidR="00282164" w:rsidRPr="00B27943" w:rsidRDefault="00282164" w:rsidP="006A57A5">
      <w:pPr>
        <w:pStyle w:val="Tekstpisany"/>
        <w:numPr>
          <w:ilvl w:val="0"/>
          <w:numId w:val="42"/>
        </w:numPr>
      </w:pPr>
      <w:r w:rsidRPr="00282164">
        <w:t xml:space="preserve">stworzenie i </w:t>
      </w:r>
      <w:r>
        <w:rPr>
          <w:lang w:val="pl-PL"/>
        </w:rPr>
        <w:t>implementacja</w:t>
      </w:r>
      <w:r w:rsidRPr="00282164">
        <w:t xml:space="preserve"> aplikacji webowej przeznaczonej do sterowania całością projektu</w:t>
      </w:r>
      <w:r>
        <w:rPr>
          <w:lang w:val="pl-PL"/>
        </w:rPr>
        <w:t>,</w:t>
      </w:r>
    </w:p>
    <w:p w14:paraId="046AEB56" w14:textId="77777777" w:rsidR="006D26A6" w:rsidRPr="006D26A6" w:rsidRDefault="000515E6" w:rsidP="006A57A5">
      <w:pPr>
        <w:pStyle w:val="Tekstpisany"/>
        <w:numPr>
          <w:ilvl w:val="0"/>
          <w:numId w:val="42"/>
        </w:numPr>
      </w:pPr>
      <w:r>
        <w:t>przeprowadzenie testów zintegrowanego systemu</w:t>
      </w:r>
      <w:r w:rsidR="006D26A6">
        <w:rPr>
          <w:lang w:val="pl-PL"/>
        </w:rPr>
        <w:t>.</w:t>
      </w:r>
    </w:p>
    <w:p w14:paraId="28F75D22" w14:textId="6209F9EA" w:rsidR="00794528" w:rsidRDefault="006D26A6" w:rsidP="006A57A5">
      <w:pPr>
        <w:pStyle w:val="Tekstpisany"/>
        <w:rPr>
          <w:lang w:val="pl-PL"/>
        </w:rPr>
      </w:pPr>
      <w:r>
        <w:rPr>
          <w:lang w:val="pl-PL"/>
        </w:rPr>
        <w:t>Do</w:t>
      </w:r>
      <w:r w:rsidRPr="006D26A6">
        <w:t xml:space="preserve"> realiz</w:t>
      </w:r>
      <w:r>
        <w:rPr>
          <w:lang w:val="pl-PL"/>
        </w:rPr>
        <w:t>acji</w:t>
      </w:r>
      <w:r w:rsidRPr="006D26A6">
        <w:t xml:space="preserve"> postawione</w:t>
      </w:r>
      <w:r>
        <w:rPr>
          <w:lang w:val="pl-PL"/>
        </w:rPr>
        <w:t>go</w:t>
      </w:r>
      <w:r w:rsidRPr="006D26A6">
        <w:t xml:space="preserve"> cel</w:t>
      </w:r>
      <w:r>
        <w:rPr>
          <w:lang w:val="pl-PL"/>
        </w:rPr>
        <w:t>u pracy</w:t>
      </w:r>
      <w:r w:rsidRPr="006D26A6">
        <w:t xml:space="preserve"> </w:t>
      </w:r>
      <w:r>
        <w:rPr>
          <w:lang w:val="pl-PL"/>
        </w:rPr>
        <w:t>przewidziano korzystanie</w:t>
      </w:r>
      <w:r w:rsidRPr="006D26A6">
        <w:t xml:space="preserve"> z niskobudżetowych </w:t>
      </w:r>
      <w:r>
        <w:rPr>
          <w:lang w:val="pl-PL"/>
        </w:rPr>
        <w:t xml:space="preserve">i darmowych </w:t>
      </w:r>
      <w:r w:rsidRPr="006D26A6">
        <w:t>technologii takich jak np.</w:t>
      </w:r>
      <w:r>
        <w:rPr>
          <w:lang w:val="pl-PL"/>
        </w:rPr>
        <w:t>:</w:t>
      </w:r>
      <w:r w:rsidRPr="006D26A6">
        <w:t xml:space="preserve"> mikrokontrolery </w:t>
      </w:r>
      <w:proofErr w:type="spellStart"/>
      <w:r w:rsidRPr="006D26A6">
        <w:t>Arduino</w:t>
      </w:r>
      <w:proofErr w:type="spellEnd"/>
      <w:r w:rsidRPr="006D26A6">
        <w:t xml:space="preserve">, popularne czujniki, biblioteki wspomagające projektowanie interfejsu użytkownika np. </w:t>
      </w:r>
      <w:proofErr w:type="spellStart"/>
      <w:r w:rsidRPr="006D26A6">
        <w:t>React</w:t>
      </w:r>
      <w:proofErr w:type="spellEnd"/>
      <w:r w:rsidRPr="006D26A6">
        <w:t xml:space="preserve"> oraz wiele innych, które </w:t>
      </w:r>
      <w:r w:rsidRPr="006D26A6">
        <w:lastRenderedPageBreak/>
        <w:t>zostaną omówione w późniejszych rozdziałach.</w:t>
      </w:r>
      <w:r>
        <w:rPr>
          <w:lang w:val="pl-PL"/>
        </w:rPr>
        <w:t xml:space="preserve"> Ponadto przewidziano zaprojektowanie i wykonanie </w:t>
      </w:r>
      <w:proofErr w:type="spellStart"/>
      <w:r w:rsidR="00244BD2">
        <w:t>solar</w:t>
      </w:r>
      <w:proofErr w:type="spellEnd"/>
      <w:r w:rsidR="00244BD2">
        <w:t xml:space="preserve"> </w:t>
      </w:r>
      <w:proofErr w:type="spellStart"/>
      <w:r w:rsidR="00244BD2">
        <w:t>tracker</w:t>
      </w:r>
      <w:r>
        <w:rPr>
          <w:lang w:val="pl-PL"/>
        </w:rPr>
        <w:t>a</w:t>
      </w:r>
      <w:proofErr w:type="spellEnd"/>
      <w:r w:rsidR="00244BD2">
        <w:t xml:space="preserve">, którego zadaniem będzie </w:t>
      </w:r>
      <w:r w:rsidR="00282164">
        <w:rPr>
          <w:lang w:val="pl-PL"/>
        </w:rPr>
        <w:t>ustawianie pozycji paneli słonecznych w pozycji umożliwiającej jak najwydajniejsze</w:t>
      </w:r>
      <w:r w:rsidR="00244BD2">
        <w:t xml:space="preserve"> </w:t>
      </w:r>
      <w:r w:rsidR="000371BF">
        <w:t>wykorzyst</w:t>
      </w:r>
      <w:r w:rsidR="00282164">
        <w:rPr>
          <w:lang w:val="pl-PL"/>
        </w:rPr>
        <w:t>anie</w:t>
      </w:r>
      <w:r w:rsidR="000371BF">
        <w:t xml:space="preserve"> energii pochodzącej od słońca</w:t>
      </w:r>
      <w:r w:rsidR="00282164">
        <w:rPr>
          <w:lang w:val="pl-PL"/>
        </w:rPr>
        <w:t>.</w:t>
      </w:r>
    </w:p>
    <w:p w14:paraId="33C577FA" w14:textId="1C328091" w:rsidR="00AB0FC9" w:rsidRDefault="00AB0FC9" w:rsidP="006A57A5">
      <w:pPr>
        <w:pStyle w:val="Tekstpisany"/>
        <w:rPr>
          <w:lang w:val="pl-PL"/>
        </w:rPr>
      </w:pPr>
    </w:p>
    <w:p w14:paraId="587AF0EC" w14:textId="7F797B0D" w:rsidR="00AB0FC9" w:rsidRDefault="00AB0FC9" w:rsidP="006A57A5">
      <w:pPr>
        <w:pStyle w:val="Tekstpisany"/>
        <w:rPr>
          <w:lang w:val="pl-PL"/>
        </w:rPr>
      </w:pPr>
    </w:p>
    <w:p w14:paraId="7272A272" w14:textId="32CEF204" w:rsidR="00AB0FC9" w:rsidRDefault="00AB0FC9" w:rsidP="006A57A5">
      <w:pPr>
        <w:pStyle w:val="Tekstpisany"/>
        <w:rPr>
          <w:lang w:val="pl-PL"/>
        </w:rPr>
      </w:pPr>
    </w:p>
    <w:p w14:paraId="48274E02" w14:textId="26E8724D" w:rsidR="00AB0FC9" w:rsidRDefault="00AB0FC9" w:rsidP="006A57A5">
      <w:pPr>
        <w:pStyle w:val="Tekstpisany"/>
        <w:rPr>
          <w:lang w:val="pl-PL"/>
        </w:rPr>
      </w:pPr>
    </w:p>
    <w:p w14:paraId="3E75CA11" w14:textId="4A08ED3D" w:rsidR="00AB0FC9" w:rsidRPr="00AB0FC9" w:rsidRDefault="00AB0FC9" w:rsidP="006A57A5">
      <w:pPr>
        <w:pStyle w:val="Tekstpisany"/>
        <w:rPr>
          <w:lang w:val="pl-PL"/>
        </w:rPr>
      </w:pPr>
      <w:bookmarkStart w:id="4" w:name="_Toc93053510"/>
      <w:r w:rsidRPr="00EC5E7B">
        <w:t xml:space="preserve">Rys. </w:t>
      </w:r>
      <w:r w:rsidRPr="004805FE">
        <w:rPr>
          <w:i/>
        </w:rPr>
        <w:fldChar w:fldCharType="begin"/>
      </w:r>
      <w:r w:rsidRPr="00EC5E7B">
        <w:instrText xml:space="preserve"> STYLEREF 1 \s </w:instrText>
      </w:r>
      <w:r w:rsidRPr="004805FE">
        <w:rPr>
          <w:i/>
        </w:rPr>
        <w:fldChar w:fldCharType="separate"/>
      </w:r>
      <w:r>
        <w:rPr>
          <w:noProof/>
        </w:rPr>
        <w:t>1</w:t>
      </w:r>
      <w:r w:rsidRPr="004805FE">
        <w:rPr>
          <w:i/>
          <w:noProof/>
        </w:rPr>
        <w:fldChar w:fldCharType="end"/>
      </w:r>
      <w:r w:rsidRPr="00EC5E7B">
        <w:t>.</w:t>
      </w:r>
      <w:r w:rsidRPr="004805FE">
        <w:rPr>
          <w:i/>
        </w:rPr>
        <w:fldChar w:fldCharType="begin"/>
      </w:r>
      <w:r w:rsidRPr="00EC5E7B">
        <w:instrText xml:space="preserve"> SEQ Rys. \* ARABIC \s 1 </w:instrText>
      </w:r>
      <w:r w:rsidRPr="004805FE">
        <w:rPr>
          <w:i/>
        </w:rPr>
        <w:fldChar w:fldCharType="separate"/>
      </w:r>
      <w:r>
        <w:rPr>
          <w:noProof/>
        </w:rPr>
        <w:t>1</w:t>
      </w:r>
      <w:r w:rsidRPr="004805FE">
        <w:rPr>
          <w:i/>
          <w:noProof/>
        </w:rPr>
        <w:fldChar w:fldCharType="end"/>
      </w:r>
      <w:r w:rsidRPr="00EC5E7B">
        <w:t>.</w:t>
      </w:r>
      <w:r>
        <w:rPr>
          <w:lang w:val="pl-PL"/>
        </w:rPr>
        <w:t xml:space="preserve"> nowy rysunek</w:t>
      </w:r>
      <w:bookmarkEnd w:id="4"/>
    </w:p>
    <w:p w14:paraId="139FD619" w14:textId="2CC60283" w:rsidR="0049220E" w:rsidRPr="00282164" w:rsidRDefault="00282164" w:rsidP="00282164">
      <w:pPr>
        <w:spacing w:after="0" w:line="240" w:lineRule="auto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14:paraId="2ED0213D" w14:textId="4B371285" w:rsidR="001E4A7C" w:rsidRPr="00CD2253" w:rsidRDefault="0099147E" w:rsidP="00EC5E7B">
      <w:pPr>
        <w:pStyle w:val="Nagwek1"/>
      </w:pPr>
      <w:bookmarkStart w:id="5" w:name="_Toc93053426"/>
      <w:r w:rsidRPr="00CD2253">
        <w:lastRenderedPageBreak/>
        <w:t xml:space="preserve">Inteligentne </w:t>
      </w:r>
      <w:r w:rsidR="001E4A7C" w:rsidRPr="00CD2253">
        <w:t>domy</w:t>
      </w:r>
      <w:bookmarkEnd w:id="5"/>
    </w:p>
    <w:p w14:paraId="03C59DC4" w14:textId="59C3D1E1" w:rsidR="001E4A7C" w:rsidRPr="00AB0FC9" w:rsidRDefault="00181211" w:rsidP="00AB0FC9">
      <w:pPr>
        <w:pStyle w:val="Tekstpisany"/>
      </w:pPr>
      <w:r w:rsidRPr="000B7A07">
        <w:rPr>
          <w:rStyle w:val="normaltextrun"/>
        </w:rPr>
        <w:t>Współcześnie nie wyobrażamy sobie zżycia bez nowoczesnych technologii. Każdy z nas posiada urządzenia elektroniczne, z którymi nie rozstaje s</w:t>
      </w:r>
      <w:r w:rsidR="009A5B89">
        <w:rPr>
          <w:rStyle w:val="Odwoanieprzypisudolnego"/>
        </w:rPr>
        <w:footnoteReference w:id="1"/>
      </w:r>
      <w:proofErr w:type="spellStart"/>
      <w:r w:rsidRPr="000B7A07">
        <w:rPr>
          <w:rStyle w:val="normaltextrun"/>
        </w:rPr>
        <w:t>ię</w:t>
      </w:r>
      <w:proofErr w:type="spellEnd"/>
      <w:r w:rsidRPr="000B7A07">
        <w:rPr>
          <w:rStyle w:val="normaltextrun"/>
        </w:rPr>
        <w:t xml:space="preserve"> w trakcie dnia</w:t>
      </w:r>
      <w:r w:rsidR="00282164" w:rsidRPr="000B7A07">
        <w:rPr>
          <w:rStyle w:val="normaltextrun"/>
        </w:rPr>
        <w:t xml:space="preserve"> (smartfon, laptop).</w:t>
      </w:r>
      <w:r w:rsidRPr="000B7A07">
        <w:rPr>
          <w:rStyle w:val="normaltextrun"/>
        </w:rPr>
        <w:t xml:space="preserve"> </w:t>
      </w:r>
      <w:r w:rsidR="00AE3100" w:rsidRPr="000B7A07">
        <w:rPr>
          <w:rStyle w:val="normaltextrun"/>
        </w:rPr>
        <w:t>Również</w:t>
      </w:r>
      <w:r w:rsidRPr="000B7A07">
        <w:rPr>
          <w:rStyle w:val="normaltextrun"/>
        </w:rPr>
        <w:t xml:space="preserve"> coraz częściej </w:t>
      </w:r>
      <w:r w:rsidR="00AE3100" w:rsidRPr="000B7A07">
        <w:rPr>
          <w:rStyle w:val="normaltextrun"/>
        </w:rPr>
        <w:t xml:space="preserve">w domach i mieszkaniach </w:t>
      </w:r>
      <w:r w:rsidRPr="000B7A07">
        <w:rPr>
          <w:rStyle w:val="normaltextrun"/>
        </w:rPr>
        <w:t>stosowane są elementy automatyki domowej. Tego typu elementy cieszą się nieustająca popularnością. B</w:t>
      </w:r>
      <w:r w:rsidR="00011890" w:rsidRPr="000B7A07">
        <w:rPr>
          <w:rStyle w:val="normaltextrun"/>
        </w:rPr>
        <w:t xml:space="preserve">udynki mieszkalne wyposażone </w:t>
      </w:r>
      <w:r w:rsidRPr="000B7A07">
        <w:rPr>
          <w:rStyle w:val="normaltextrun"/>
        </w:rPr>
        <w:t xml:space="preserve">w </w:t>
      </w:r>
    </w:p>
    <w:p w14:paraId="25C56FD8" w14:textId="4AC4A03A" w:rsidR="001E4A7C" w:rsidRPr="0001285B" w:rsidRDefault="004A423C" w:rsidP="00E65E44">
      <w:pPr>
        <w:pStyle w:val="Nagwek2"/>
      </w:pPr>
      <w:bookmarkStart w:id="6" w:name="_Toc93053427"/>
      <w:r>
        <w:rPr>
          <w:lang w:val="pl-PL"/>
        </w:rPr>
        <w:t>Układy</w:t>
      </w:r>
      <w:r w:rsidR="001E4A7C" w:rsidRPr="0001285B">
        <w:t xml:space="preserve"> inteligentnych domów</w:t>
      </w:r>
      <w:bookmarkEnd w:id="6"/>
    </w:p>
    <w:p w14:paraId="22607E1F" w14:textId="576C10FE" w:rsidR="00E47179" w:rsidRPr="004A423C" w:rsidRDefault="00E47179" w:rsidP="006A57A5">
      <w:pPr>
        <w:pStyle w:val="Tekstpisany"/>
        <w:rPr>
          <w:lang w:val="pl-PL"/>
        </w:rPr>
      </w:pPr>
      <w:r>
        <w:t xml:space="preserve">Wymienione </w:t>
      </w:r>
      <w:r w:rsidR="006A57A5">
        <w:rPr>
          <w:lang w:val="pl-PL"/>
        </w:rPr>
        <w:t>uprzednio</w:t>
      </w:r>
      <w:r>
        <w:t xml:space="preserve"> systemy są </w:t>
      </w:r>
      <w:r w:rsidR="006A57A5">
        <w:rPr>
          <w:lang w:val="pl-PL"/>
        </w:rPr>
        <w:t>często</w:t>
      </w:r>
      <w:r>
        <w:t xml:space="preserve"> stosowane oddzielnie</w:t>
      </w:r>
      <w:r w:rsidR="00337C6A">
        <w:rPr>
          <w:lang w:val="pl-PL"/>
        </w:rPr>
        <w:t xml:space="preserve"> (jako samodzielne układy)</w:t>
      </w:r>
      <w:r>
        <w:t xml:space="preserve"> oraz łączone w pakiety. Pozwala to na automatyzacje tych sekcji </w:t>
      </w:r>
      <w:r w:rsidR="00337C6A">
        <w:rPr>
          <w:lang w:val="pl-PL"/>
        </w:rPr>
        <w:t>domu</w:t>
      </w:r>
      <w:r>
        <w:t>, których potrzebuje</w:t>
      </w:r>
      <w:r w:rsidR="00337C6A">
        <w:rPr>
          <w:lang w:val="pl-PL"/>
        </w:rPr>
        <w:t xml:space="preserve">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9062"/>
      </w:tblGrid>
      <w:tr w:rsidR="00C65696" w:rsidRPr="006329DB" w14:paraId="308B8888" w14:textId="77777777" w:rsidTr="006329DB">
        <w:tc>
          <w:tcPr>
            <w:tcW w:w="9062" w:type="dxa"/>
            <w:shd w:val="clear" w:color="auto" w:fill="auto"/>
          </w:tcPr>
          <w:p w14:paraId="45037425" w14:textId="1272B15A" w:rsidR="00C65696" w:rsidRPr="006329DB" w:rsidRDefault="00636A75" w:rsidP="006329DB">
            <w:pPr>
              <w:spacing w:after="0" w:line="259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B7E1F">
              <w:rPr>
                <w:noProof/>
              </w:rPr>
              <w:drawing>
                <wp:inline distT="0" distB="0" distL="0" distR="0" wp14:anchorId="48946BD9" wp14:editId="7DADDFE1">
                  <wp:extent cx="2907030" cy="2047240"/>
                  <wp:effectExtent l="0" t="0" r="0" b="0"/>
                  <wp:docPr id="2" name="Obraz 13" descr="smart hom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Obraz 13" descr="smart hom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07030" cy="20472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65696" w:rsidRPr="006329DB" w14:paraId="7DB55B7F" w14:textId="77777777" w:rsidTr="006329DB">
        <w:tc>
          <w:tcPr>
            <w:tcW w:w="9062" w:type="dxa"/>
            <w:shd w:val="clear" w:color="auto" w:fill="auto"/>
          </w:tcPr>
          <w:p w14:paraId="498B11F6" w14:textId="2016B59A" w:rsidR="00337C6A" w:rsidRDefault="00EC5E7B" w:rsidP="00A222C9">
            <w:pPr>
              <w:pStyle w:val="Podpisy"/>
            </w:pPr>
            <w:bookmarkStart w:id="7" w:name="_Toc93053511"/>
            <w:r w:rsidRPr="00EC5E7B">
              <w:t xml:space="preserve">Rys. </w:t>
            </w:r>
            <w:r w:rsidRPr="004805FE">
              <w:rPr>
                <w:i/>
              </w:rPr>
              <w:fldChar w:fldCharType="begin"/>
            </w:r>
            <w:r w:rsidRPr="00EC5E7B">
              <w:instrText xml:space="preserve"> STYLEREF 1 \s </w:instrText>
            </w:r>
            <w:r w:rsidRPr="004805FE">
              <w:rPr>
                <w:i/>
              </w:rPr>
              <w:fldChar w:fldCharType="separate"/>
            </w:r>
            <w:r w:rsidR="00811B8B">
              <w:rPr>
                <w:noProof/>
              </w:rPr>
              <w:t>2</w:t>
            </w:r>
            <w:r w:rsidRPr="004805FE">
              <w:rPr>
                <w:i/>
                <w:noProof/>
              </w:rPr>
              <w:fldChar w:fldCharType="end"/>
            </w:r>
            <w:r w:rsidRPr="00EC5E7B">
              <w:t>.</w:t>
            </w:r>
            <w:r w:rsidRPr="004805FE">
              <w:rPr>
                <w:i/>
              </w:rPr>
              <w:fldChar w:fldCharType="begin"/>
            </w:r>
            <w:r w:rsidRPr="00EC5E7B">
              <w:instrText xml:space="preserve"> SEQ Rys. \* ARABIC \s 1 </w:instrText>
            </w:r>
            <w:r w:rsidRPr="004805FE">
              <w:rPr>
                <w:i/>
              </w:rPr>
              <w:fldChar w:fldCharType="separate"/>
            </w:r>
            <w:r w:rsidR="00811B8B">
              <w:rPr>
                <w:noProof/>
              </w:rPr>
              <w:t>1</w:t>
            </w:r>
            <w:r w:rsidRPr="004805FE">
              <w:rPr>
                <w:i/>
                <w:noProof/>
              </w:rPr>
              <w:fldChar w:fldCharType="end"/>
            </w:r>
            <w:r w:rsidRPr="00EC5E7B">
              <w:t xml:space="preserve">. </w:t>
            </w:r>
            <w:r w:rsidR="00C65696" w:rsidRPr="006329DB">
              <w:t>Schemat przedstawiający przykładowy Smart Home</w:t>
            </w:r>
            <w:r w:rsidR="004A423C">
              <w:t xml:space="preserve"> </w:t>
            </w:r>
            <w:r w:rsidR="00C65696" w:rsidRPr="006329DB">
              <w:t>[</w:t>
            </w:r>
            <w:r w:rsidR="000F4DBF">
              <w:t>3</w:t>
            </w:r>
            <w:r w:rsidR="00C65696" w:rsidRPr="006329DB">
              <w:t>]</w:t>
            </w:r>
            <w:bookmarkEnd w:id="7"/>
          </w:p>
          <w:p w14:paraId="7401A21E" w14:textId="598E777E" w:rsidR="00C65696" w:rsidRPr="006329DB" w:rsidRDefault="004805FE" w:rsidP="00A222C9">
            <w:pPr>
              <w:pStyle w:val="Podpisy"/>
            </w:pPr>
            <w:r>
              <w:br/>
            </w:r>
          </w:p>
        </w:tc>
      </w:tr>
    </w:tbl>
    <w:p w14:paraId="3135D0BC" w14:textId="21782017" w:rsidR="008B2881" w:rsidRPr="00E65E44" w:rsidRDefault="008B2881" w:rsidP="00E65E44">
      <w:pPr>
        <w:pStyle w:val="Nagwek3"/>
      </w:pPr>
      <w:bookmarkStart w:id="8" w:name="_Toc92225937"/>
      <w:bookmarkStart w:id="9" w:name="_Toc93053428"/>
      <w:r w:rsidRPr="00E65E44">
        <w:t>Z</w:t>
      </w:r>
      <w:r w:rsidR="001E4A7C" w:rsidRPr="00E65E44">
        <w:t>automatyzowane oświetleni</w:t>
      </w:r>
      <w:r w:rsidR="0099147E" w:rsidRPr="00E65E44">
        <w:t>e</w:t>
      </w:r>
      <w:bookmarkEnd w:id="8"/>
      <w:bookmarkEnd w:id="9"/>
    </w:p>
    <w:p w14:paraId="5A8A7EF5" w14:textId="67D4C965" w:rsidR="001E4A7C" w:rsidRPr="004805FE" w:rsidRDefault="00992A4B" w:rsidP="006A57A5">
      <w:pPr>
        <w:pStyle w:val="Tekstpisany"/>
        <w:rPr>
          <w:lang w:val="pl-PL"/>
        </w:rPr>
      </w:pPr>
      <w:r>
        <w:t>Najczęściej</w:t>
      </w:r>
      <w:r w:rsidR="008F020A">
        <w:t xml:space="preserve"> gdy mówimy o Smart Home na myśl przychodzi </w:t>
      </w:r>
      <w:r w:rsidR="00640C3A">
        <w:rPr>
          <w:lang w:val="pl-PL"/>
        </w:rPr>
        <w:t xml:space="preserve">system </w:t>
      </w:r>
      <w:r w:rsidR="008F020A">
        <w:t>inteligentne</w:t>
      </w:r>
      <w:r w:rsidR="00640C3A">
        <w:rPr>
          <w:lang w:val="pl-PL"/>
        </w:rPr>
        <w:t>go</w:t>
      </w:r>
      <w:r w:rsidR="008F020A">
        <w:t xml:space="preserve"> oświetleni</w:t>
      </w:r>
      <w:r w:rsidR="00640C3A">
        <w:rPr>
          <w:lang w:val="pl-PL"/>
        </w:rPr>
        <w:t>a</w:t>
      </w:r>
      <w:r w:rsidR="008F020A">
        <w:t xml:space="preserve">. </w:t>
      </w:r>
      <w:r w:rsidR="00640C3A">
        <w:rPr>
          <w:lang w:val="pl-PL"/>
        </w:rPr>
        <w:t>Jest to spowodowane tym, że</w:t>
      </w:r>
      <w:r w:rsidR="008F020A">
        <w:t xml:space="preserve"> </w:t>
      </w:r>
      <w:r>
        <w:t xml:space="preserve">ten </w:t>
      </w:r>
      <w:r w:rsidR="0056538C">
        <w:t xml:space="preserve">rodzaj instalacji został rozwinięty najwcześniej.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9072"/>
      </w:tblGrid>
      <w:tr w:rsidR="006C52EE" w:rsidRPr="006329DB" w14:paraId="30E99BC7" w14:textId="77777777" w:rsidTr="006329DB">
        <w:tc>
          <w:tcPr>
            <w:tcW w:w="9062" w:type="dxa"/>
            <w:shd w:val="clear" w:color="auto" w:fill="auto"/>
          </w:tcPr>
          <w:p w14:paraId="0E35617C" w14:textId="403E8789" w:rsidR="006C52EE" w:rsidRPr="006329DB" w:rsidRDefault="00636A75" w:rsidP="006329DB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B7E1F">
              <w:rPr>
                <w:noProof/>
              </w:rPr>
              <w:drawing>
                <wp:inline distT="0" distB="0" distL="0" distR="0" wp14:anchorId="00FA48B1" wp14:editId="6BD75E03">
                  <wp:extent cx="5718175" cy="2251710"/>
                  <wp:effectExtent l="0" t="0" r="0" b="0"/>
                  <wp:docPr id="3" name="Obraz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Obraz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18175" cy="225171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C52EE" w:rsidRPr="006329DB" w14:paraId="516D2A9C" w14:textId="77777777" w:rsidTr="006329DB">
        <w:tc>
          <w:tcPr>
            <w:tcW w:w="9062" w:type="dxa"/>
            <w:shd w:val="clear" w:color="auto" w:fill="auto"/>
          </w:tcPr>
          <w:p w14:paraId="400F246D" w14:textId="04B7E7B9" w:rsidR="006C52EE" w:rsidRDefault="00EC5E7B" w:rsidP="006329DB">
            <w:pPr>
              <w:spacing w:after="0"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bookmarkStart w:id="10" w:name="_Toc93053512"/>
            <w:r w:rsidRPr="00EC5E7B">
              <w:rPr>
                <w:rFonts w:ascii="Times New Roman" w:hAnsi="Times New Roman"/>
                <w:iCs/>
                <w:sz w:val="20"/>
                <w:szCs w:val="20"/>
              </w:rPr>
              <w:lastRenderedPageBreak/>
              <w:t xml:space="preserve">Rys. </w:t>
            </w:r>
            <w:r w:rsidRPr="004805FE">
              <w:rPr>
                <w:rFonts w:ascii="Times New Roman" w:hAnsi="Times New Roman"/>
                <w:i/>
                <w:iCs/>
                <w:sz w:val="20"/>
                <w:szCs w:val="20"/>
              </w:rPr>
              <w:fldChar w:fldCharType="begin"/>
            </w:r>
            <w:r w:rsidRPr="00EC5E7B">
              <w:rPr>
                <w:rFonts w:ascii="Times New Roman" w:hAnsi="Times New Roman"/>
                <w:iCs/>
                <w:sz w:val="20"/>
                <w:szCs w:val="20"/>
              </w:rPr>
              <w:instrText xml:space="preserve"> STYLEREF 1 \s </w:instrText>
            </w:r>
            <w:r w:rsidRPr="004805FE">
              <w:rPr>
                <w:rFonts w:ascii="Times New Roman" w:hAnsi="Times New Roman"/>
                <w:i/>
                <w:iCs/>
                <w:sz w:val="20"/>
                <w:szCs w:val="20"/>
              </w:rPr>
              <w:fldChar w:fldCharType="separate"/>
            </w:r>
            <w:r w:rsidR="00811B8B">
              <w:rPr>
                <w:rFonts w:ascii="Times New Roman" w:hAnsi="Times New Roman"/>
                <w:iCs/>
                <w:noProof/>
                <w:sz w:val="20"/>
                <w:szCs w:val="20"/>
              </w:rPr>
              <w:t>2</w:t>
            </w:r>
            <w:r w:rsidRPr="004805FE">
              <w:rPr>
                <w:rFonts w:ascii="Times New Roman" w:hAnsi="Times New Roman"/>
                <w:i/>
                <w:iCs/>
                <w:noProof/>
                <w:sz w:val="20"/>
                <w:szCs w:val="20"/>
              </w:rPr>
              <w:fldChar w:fldCharType="end"/>
            </w:r>
            <w:r w:rsidRPr="00EC5E7B">
              <w:rPr>
                <w:rFonts w:ascii="Times New Roman" w:hAnsi="Times New Roman"/>
                <w:iCs/>
                <w:sz w:val="20"/>
                <w:szCs w:val="20"/>
              </w:rPr>
              <w:t>.</w:t>
            </w:r>
            <w:r w:rsidRPr="004805FE">
              <w:rPr>
                <w:rFonts w:ascii="Times New Roman" w:hAnsi="Times New Roman"/>
                <w:i/>
                <w:iCs/>
                <w:sz w:val="20"/>
                <w:szCs w:val="20"/>
              </w:rPr>
              <w:fldChar w:fldCharType="begin"/>
            </w:r>
            <w:r w:rsidRPr="00EC5E7B">
              <w:rPr>
                <w:rFonts w:ascii="Times New Roman" w:hAnsi="Times New Roman"/>
                <w:iCs/>
                <w:sz w:val="20"/>
                <w:szCs w:val="20"/>
              </w:rPr>
              <w:instrText xml:space="preserve"> SEQ Rys. \* ARABIC \s 1 </w:instrText>
            </w:r>
            <w:r w:rsidRPr="004805FE">
              <w:rPr>
                <w:rFonts w:ascii="Times New Roman" w:hAnsi="Times New Roman"/>
                <w:i/>
                <w:iCs/>
                <w:sz w:val="20"/>
                <w:szCs w:val="20"/>
              </w:rPr>
              <w:fldChar w:fldCharType="separate"/>
            </w:r>
            <w:r w:rsidR="00811B8B">
              <w:rPr>
                <w:rFonts w:ascii="Times New Roman" w:hAnsi="Times New Roman"/>
                <w:iCs/>
                <w:noProof/>
                <w:sz w:val="20"/>
                <w:szCs w:val="20"/>
              </w:rPr>
              <w:t>2</w:t>
            </w:r>
            <w:r w:rsidRPr="004805FE">
              <w:rPr>
                <w:rFonts w:ascii="Times New Roman" w:hAnsi="Times New Roman"/>
                <w:i/>
                <w:iCs/>
                <w:noProof/>
                <w:sz w:val="20"/>
                <w:szCs w:val="20"/>
              </w:rPr>
              <w:fldChar w:fldCharType="end"/>
            </w:r>
            <w:r w:rsidRPr="00EC5E7B">
              <w:rPr>
                <w:rFonts w:ascii="Times New Roman" w:hAnsi="Times New Roman"/>
                <w:iCs/>
                <w:sz w:val="20"/>
                <w:szCs w:val="20"/>
              </w:rPr>
              <w:t>.</w:t>
            </w:r>
            <w:r w:rsidRPr="00EC5E7B">
              <w:rPr>
                <w:iCs/>
                <w:sz w:val="20"/>
                <w:szCs w:val="20"/>
              </w:rPr>
              <w:t xml:space="preserve"> </w:t>
            </w:r>
            <w:r w:rsidR="006C52EE" w:rsidRPr="006329DB">
              <w:rPr>
                <w:rFonts w:ascii="Times New Roman" w:hAnsi="Times New Roman"/>
                <w:sz w:val="20"/>
                <w:szCs w:val="20"/>
              </w:rPr>
              <w:t>Ogólny schemat magistrali połączeń KNX</w:t>
            </w:r>
            <w:bookmarkEnd w:id="10"/>
            <w:r w:rsidR="00BF229B">
              <w:rPr>
                <w:rFonts w:ascii="Times New Roman" w:hAnsi="Times New Roman"/>
                <w:sz w:val="20"/>
                <w:szCs w:val="20"/>
              </w:rPr>
              <w:t xml:space="preserve"> </w:t>
            </w:r>
          </w:p>
          <w:p w14:paraId="0D09F0F2" w14:textId="1BE1CA00" w:rsidR="00CE683B" w:rsidRPr="006329DB" w:rsidRDefault="00CE683B" w:rsidP="006329DB">
            <w:pPr>
              <w:spacing w:after="0" w:line="36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</w:tbl>
    <w:p w14:paraId="380D17B0" w14:textId="71726F87" w:rsidR="00AB0FC9" w:rsidRDefault="001E4A7C" w:rsidP="00AB0FC9">
      <w:pPr>
        <w:pStyle w:val="Tekstpisany"/>
      </w:pPr>
      <w:r w:rsidRPr="00CD623E">
        <w:t>Główną częścią systemu</w:t>
      </w:r>
      <w:r w:rsidR="004805FE">
        <w:rPr>
          <w:lang w:val="pl-PL"/>
        </w:rPr>
        <w:t xml:space="preserve"> KNX</w:t>
      </w:r>
      <w:r w:rsidRPr="00CD623E">
        <w:t xml:space="preserve"> jest linia podłączona do zasilacza, do której możemy </w:t>
      </w:r>
      <w:r w:rsidR="004805FE">
        <w:rPr>
          <w:lang w:val="pl-PL"/>
        </w:rPr>
        <w:t>(</w:t>
      </w:r>
      <w:r w:rsidRPr="00CD623E">
        <w:t xml:space="preserve">bez </w:t>
      </w:r>
    </w:p>
    <w:p w14:paraId="4D974E25" w14:textId="693F21D3" w:rsidR="000D4EAE" w:rsidRDefault="000D4EAE" w:rsidP="000B7A07">
      <w:pPr>
        <w:pStyle w:val="Tekstpisany"/>
      </w:pPr>
    </w:p>
    <w:p w14:paraId="3A30E834" w14:textId="41CDDB33" w:rsidR="0066442B" w:rsidRPr="00D54A89" w:rsidRDefault="00D54A89" w:rsidP="008A0732">
      <w:pPr>
        <w:pStyle w:val="Podpisy"/>
        <w:rPr>
          <w:b/>
          <w:bCs/>
        </w:rPr>
      </w:pPr>
      <w:bookmarkStart w:id="11" w:name="_Toc92559063"/>
      <w:bookmarkStart w:id="12" w:name="_Toc92980975"/>
      <w:r w:rsidRPr="00D54A89">
        <w:t xml:space="preserve">Tab. </w:t>
      </w:r>
      <w:r w:rsidR="00AA0614">
        <w:fldChar w:fldCharType="begin"/>
      </w:r>
      <w:r w:rsidR="00AA0614">
        <w:instrText xml:space="preserve"> STYLEREF 1 \s </w:instrText>
      </w:r>
      <w:r w:rsidR="00AA0614">
        <w:fldChar w:fldCharType="separate"/>
      </w:r>
      <w:r w:rsidR="00811B8B">
        <w:rPr>
          <w:noProof/>
        </w:rPr>
        <w:t>3</w:t>
      </w:r>
      <w:r w:rsidR="00AA0614">
        <w:rPr>
          <w:noProof/>
        </w:rPr>
        <w:fldChar w:fldCharType="end"/>
      </w:r>
      <w:r w:rsidRPr="00D54A89">
        <w:t>.</w:t>
      </w:r>
      <w:r w:rsidR="00AA0614">
        <w:fldChar w:fldCharType="begin"/>
      </w:r>
      <w:r w:rsidR="00AA0614">
        <w:instrText xml:space="preserve"> SEQ Tab. \* ARABIC \s 1 </w:instrText>
      </w:r>
      <w:r w:rsidR="00AA0614">
        <w:fldChar w:fldCharType="separate"/>
      </w:r>
      <w:r w:rsidR="00811B8B">
        <w:rPr>
          <w:noProof/>
        </w:rPr>
        <w:t>1</w:t>
      </w:r>
      <w:r w:rsidR="00AA0614">
        <w:rPr>
          <w:noProof/>
        </w:rPr>
        <w:fldChar w:fldCharType="end"/>
      </w:r>
      <w:r w:rsidRPr="00D54A89">
        <w:t>.</w:t>
      </w:r>
      <w:r w:rsidR="0066442B" w:rsidRPr="00D54A89">
        <w:t xml:space="preserve"> </w:t>
      </w:r>
      <w:r w:rsidR="00091E90" w:rsidRPr="00D54A89">
        <w:t>Porównanie protokołów TCP/IP, a UDP</w:t>
      </w:r>
      <w:r w:rsidR="00EC2777">
        <w:t xml:space="preserve"> </w:t>
      </w:r>
      <w:r w:rsidR="007942F1" w:rsidRPr="00D54A89">
        <w:t>[2</w:t>
      </w:r>
      <w:r w:rsidR="00472B69">
        <w:rPr>
          <w:b/>
          <w:bCs/>
        </w:rPr>
        <w:t>1</w:t>
      </w:r>
      <w:r w:rsidR="007942F1" w:rsidRPr="00D54A89">
        <w:t>]</w:t>
      </w:r>
      <w:bookmarkEnd w:id="11"/>
      <w:bookmarkEnd w:id="12"/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645"/>
        <w:gridCol w:w="2645"/>
        <w:gridCol w:w="2645"/>
      </w:tblGrid>
      <w:tr w:rsidR="00B8077B" w:rsidRPr="006329DB" w14:paraId="7DE63C35" w14:textId="77777777" w:rsidTr="00D54A89">
        <w:trPr>
          <w:trHeight w:val="351"/>
          <w:jc w:val="center"/>
        </w:trPr>
        <w:tc>
          <w:tcPr>
            <w:tcW w:w="2645" w:type="dxa"/>
            <w:shd w:val="clear" w:color="auto" w:fill="auto"/>
          </w:tcPr>
          <w:p w14:paraId="0148D428" w14:textId="77777777" w:rsidR="00B8077B" w:rsidRPr="006329DB" w:rsidRDefault="00B8077B" w:rsidP="006329DB">
            <w:pPr>
              <w:spacing w:after="0"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645" w:type="dxa"/>
            <w:shd w:val="clear" w:color="auto" w:fill="auto"/>
          </w:tcPr>
          <w:p w14:paraId="61FFBE06" w14:textId="77777777" w:rsidR="00B8077B" w:rsidRPr="006329DB" w:rsidRDefault="007942F1" w:rsidP="006329DB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329DB">
              <w:rPr>
                <w:rFonts w:ascii="Times New Roman" w:hAnsi="Times New Roman"/>
                <w:sz w:val="24"/>
                <w:szCs w:val="24"/>
              </w:rPr>
              <w:t>TCP/IP</w:t>
            </w:r>
          </w:p>
        </w:tc>
        <w:tc>
          <w:tcPr>
            <w:tcW w:w="2645" w:type="dxa"/>
            <w:shd w:val="clear" w:color="auto" w:fill="auto"/>
          </w:tcPr>
          <w:p w14:paraId="2B29CE90" w14:textId="77777777" w:rsidR="00B8077B" w:rsidRPr="006329DB" w:rsidRDefault="007942F1" w:rsidP="006329DB">
            <w:pPr>
              <w:spacing w:after="0" w:line="240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6329DB">
              <w:rPr>
                <w:rFonts w:ascii="Times New Roman" w:hAnsi="Times New Roman"/>
                <w:sz w:val="24"/>
                <w:szCs w:val="24"/>
              </w:rPr>
              <w:t>UDP</w:t>
            </w:r>
          </w:p>
        </w:tc>
      </w:tr>
      <w:tr w:rsidR="00B8077B" w:rsidRPr="006329DB" w14:paraId="1084766D" w14:textId="77777777" w:rsidTr="00D54A89">
        <w:trPr>
          <w:trHeight w:val="351"/>
          <w:jc w:val="center"/>
        </w:trPr>
        <w:tc>
          <w:tcPr>
            <w:tcW w:w="2645" w:type="dxa"/>
            <w:shd w:val="clear" w:color="auto" w:fill="auto"/>
          </w:tcPr>
          <w:p w14:paraId="04A0AB8D" w14:textId="77777777" w:rsidR="00B8077B" w:rsidRPr="006329DB" w:rsidRDefault="000C1ECB" w:rsidP="006329DB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329DB">
              <w:rPr>
                <w:rFonts w:ascii="Times New Roman" w:hAnsi="Times New Roman"/>
                <w:sz w:val="24"/>
                <w:szCs w:val="24"/>
              </w:rPr>
              <w:t>n</w:t>
            </w:r>
            <w:r w:rsidR="00FE502B" w:rsidRPr="006329DB">
              <w:rPr>
                <w:rFonts w:ascii="Times New Roman" w:hAnsi="Times New Roman"/>
                <w:sz w:val="24"/>
                <w:szCs w:val="24"/>
              </w:rPr>
              <w:t>iezawodność</w:t>
            </w:r>
          </w:p>
        </w:tc>
        <w:tc>
          <w:tcPr>
            <w:tcW w:w="2645" w:type="dxa"/>
            <w:shd w:val="clear" w:color="auto" w:fill="auto"/>
          </w:tcPr>
          <w:p w14:paraId="22E20216" w14:textId="77777777" w:rsidR="00B8077B" w:rsidRPr="006329DB" w:rsidRDefault="000C1ECB" w:rsidP="006329DB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329DB">
              <w:rPr>
                <w:rFonts w:ascii="Times New Roman" w:hAnsi="Times New Roman"/>
                <w:sz w:val="24"/>
                <w:szCs w:val="24"/>
              </w:rPr>
              <w:t>w</w:t>
            </w:r>
            <w:r w:rsidR="00FE502B" w:rsidRPr="006329DB">
              <w:rPr>
                <w:rFonts w:ascii="Times New Roman" w:hAnsi="Times New Roman"/>
                <w:sz w:val="24"/>
                <w:szCs w:val="24"/>
              </w:rPr>
              <w:t>ysoka</w:t>
            </w:r>
          </w:p>
        </w:tc>
        <w:tc>
          <w:tcPr>
            <w:tcW w:w="2645" w:type="dxa"/>
            <w:shd w:val="clear" w:color="auto" w:fill="auto"/>
          </w:tcPr>
          <w:p w14:paraId="5376D2DE" w14:textId="77777777" w:rsidR="00B8077B" w:rsidRPr="006329DB" w:rsidRDefault="000C1ECB" w:rsidP="006329DB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329DB">
              <w:rPr>
                <w:rFonts w:ascii="Times New Roman" w:hAnsi="Times New Roman"/>
                <w:sz w:val="24"/>
                <w:szCs w:val="24"/>
              </w:rPr>
              <w:t>n</w:t>
            </w:r>
            <w:r w:rsidR="00FE502B" w:rsidRPr="006329DB">
              <w:rPr>
                <w:rFonts w:ascii="Times New Roman" w:hAnsi="Times New Roman"/>
                <w:sz w:val="24"/>
                <w:szCs w:val="24"/>
              </w:rPr>
              <w:t>iska</w:t>
            </w:r>
          </w:p>
        </w:tc>
      </w:tr>
      <w:tr w:rsidR="00B8077B" w:rsidRPr="006329DB" w14:paraId="39746262" w14:textId="77777777" w:rsidTr="00D54A89">
        <w:trPr>
          <w:trHeight w:val="351"/>
          <w:jc w:val="center"/>
        </w:trPr>
        <w:tc>
          <w:tcPr>
            <w:tcW w:w="2645" w:type="dxa"/>
            <w:shd w:val="clear" w:color="auto" w:fill="auto"/>
          </w:tcPr>
          <w:p w14:paraId="44BFFD07" w14:textId="77777777" w:rsidR="00B8077B" w:rsidRPr="006329DB" w:rsidRDefault="000C1ECB" w:rsidP="006329DB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329DB">
              <w:rPr>
                <w:rFonts w:ascii="Times New Roman" w:hAnsi="Times New Roman"/>
                <w:sz w:val="24"/>
                <w:szCs w:val="24"/>
              </w:rPr>
              <w:t>p</w:t>
            </w:r>
            <w:r w:rsidR="008F79F6" w:rsidRPr="006329DB">
              <w:rPr>
                <w:rFonts w:ascii="Times New Roman" w:hAnsi="Times New Roman"/>
                <w:sz w:val="24"/>
                <w:szCs w:val="24"/>
              </w:rPr>
              <w:t>rędkość</w:t>
            </w:r>
          </w:p>
        </w:tc>
        <w:tc>
          <w:tcPr>
            <w:tcW w:w="2645" w:type="dxa"/>
            <w:shd w:val="clear" w:color="auto" w:fill="auto"/>
          </w:tcPr>
          <w:p w14:paraId="145ACFAF" w14:textId="77777777" w:rsidR="00B8077B" w:rsidRPr="006329DB" w:rsidRDefault="000C1ECB" w:rsidP="006329DB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329DB">
              <w:rPr>
                <w:rFonts w:ascii="Times New Roman" w:hAnsi="Times New Roman"/>
                <w:sz w:val="24"/>
                <w:szCs w:val="24"/>
              </w:rPr>
              <w:t>n</w:t>
            </w:r>
            <w:r w:rsidR="008F79F6" w:rsidRPr="006329DB">
              <w:rPr>
                <w:rFonts w:ascii="Times New Roman" w:hAnsi="Times New Roman"/>
                <w:sz w:val="24"/>
                <w:szCs w:val="24"/>
              </w:rPr>
              <w:t>iższa</w:t>
            </w:r>
          </w:p>
        </w:tc>
        <w:tc>
          <w:tcPr>
            <w:tcW w:w="2645" w:type="dxa"/>
            <w:shd w:val="clear" w:color="auto" w:fill="auto"/>
          </w:tcPr>
          <w:p w14:paraId="7ADE33C1" w14:textId="77777777" w:rsidR="00B8077B" w:rsidRPr="006329DB" w:rsidRDefault="000C1ECB" w:rsidP="006329DB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329DB">
              <w:rPr>
                <w:rFonts w:ascii="Times New Roman" w:hAnsi="Times New Roman"/>
                <w:sz w:val="24"/>
                <w:szCs w:val="24"/>
              </w:rPr>
              <w:t>wyższa</w:t>
            </w:r>
          </w:p>
        </w:tc>
      </w:tr>
      <w:tr w:rsidR="00B8077B" w:rsidRPr="006329DB" w14:paraId="36BA39A3" w14:textId="77777777" w:rsidTr="00D54A89">
        <w:trPr>
          <w:trHeight w:val="351"/>
          <w:jc w:val="center"/>
        </w:trPr>
        <w:tc>
          <w:tcPr>
            <w:tcW w:w="2645" w:type="dxa"/>
            <w:shd w:val="clear" w:color="auto" w:fill="auto"/>
          </w:tcPr>
          <w:p w14:paraId="40EF1967" w14:textId="77777777" w:rsidR="00B8077B" w:rsidRPr="006329DB" w:rsidRDefault="00C566A3" w:rsidP="006329DB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329DB">
              <w:rPr>
                <w:rFonts w:ascii="Times New Roman" w:hAnsi="Times New Roman"/>
                <w:sz w:val="24"/>
                <w:szCs w:val="24"/>
              </w:rPr>
              <w:t>sposób transportu</w:t>
            </w:r>
          </w:p>
        </w:tc>
        <w:tc>
          <w:tcPr>
            <w:tcW w:w="2645" w:type="dxa"/>
            <w:shd w:val="clear" w:color="auto" w:fill="auto"/>
          </w:tcPr>
          <w:p w14:paraId="2FAE490E" w14:textId="77777777" w:rsidR="00B8077B" w:rsidRPr="006329DB" w:rsidRDefault="00E95335" w:rsidP="006329DB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329DB">
              <w:rPr>
                <w:rFonts w:ascii="Times New Roman" w:hAnsi="Times New Roman"/>
                <w:sz w:val="24"/>
                <w:szCs w:val="24"/>
              </w:rPr>
              <w:t>t</w:t>
            </w:r>
            <w:r w:rsidR="00C566A3" w:rsidRPr="006329DB">
              <w:rPr>
                <w:rFonts w:ascii="Times New Roman" w:hAnsi="Times New Roman"/>
                <w:sz w:val="24"/>
                <w:szCs w:val="24"/>
              </w:rPr>
              <w:t>ransport paczek odbywa się w kolejności</w:t>
            </w:r>
          </w:p>
        </w:tc>
        <w:tc>
          <w:tcPr>
            <w:tcW w:w="2645" w:type="dxa"/>
            <w:shd w:val="clear" w:color="auto" w:fill="auto"/>
          </w:tcPr>
          <w:p w14:paraId="4C35603F" w14:textId="77777777" w:rsidR="00B8077B" w:rsidRPr="006329DB" w:rsidRDefault="00E95335" w:rsidP="006329DB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329DB">
              <w:rPr>
                <w:rFonts w:ascii="Times New Roman" w:hAnsi="Times New Roman"/>
                <w:sz w:val="24"/>
                <w:szCs w:val="24"/>
              </w:rPr>
              <w:t>t</w:t>
            </w:r>
            <w:r w:rsidR="00C566A3" w:rsidRPr="006329DB">
              <w:rPr>
                <w:rFonts w:ascii="Times New Roman" w:hAnsi="Times New Roman"/>
                <w:sz w:val="24"/>
                <w:szCs w:val="24"/>
              </w:rPr>
              <w:t>ransport paczek odbywa się w strumieniu</w:t>
            </w:r>
          </w:p>
        </w:tc>
      </w:tr>
      <w:tr w:rsidR="00B8077B" w:rsidRPr="006329DB" w14:paraId="00C9710F" w14:textId="77777777" w:rsidTr="00D54A89">
        <w:trPr>
          <w:trHeight w:val="351"/>
          <w:jc w:val="center"/>
        </w:trPr>
        <w:tc>
          <w:tcPr>
            <w:tcW w:w="2645" w:type="dxa"/>
            <w:shd w:val="clear" w:color="auto" w:fill="auto"/>
          </w:tcPr>
          <w:p w14:paraId="2141F982" w14:textId="77777777" w:rsidR="00B8077B" w:rsidRPr="006329DB" w:rsidRDefault="00E95335" w:rsidP="006329DB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329DB">
              <w:rPr>
                <w:rFonts w:ascii="Times New Roman" w:hAnsi="Times New Roman"/>
                <w:sz w:val="24"/>
                <w:szCs w:val="24"/>
              </w:rPr>
              <w:t>wykrycie i korekcja błędów</w:t>
            </w:r>
          </w:p>
        </w:tc>
        <w:tc>
          <w:tcPr>
            <w:tcW w:w="2645" w:type="dxa"/>
            <w:shd w:val="clear" w:color="auto" w:fill="auto"/>
          </w:tcPr>
          <w:p w14:paraId="7B0DBB27" w14:textId="77777777" w:rsidR="00B8077B" w:rsidRPr="006329DB" w:rsidRDefault="00E95335" w:rsidP="006329DB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329DB">
              <w:rPr>
                <w:rFonts w:ascii="Times New Roman" w:hAnsi="Times New Roman"/>
                <w:sz w:val="24"/>
                <w:szCs w:val="24"/>
              </w:rPr>
              <w:t>tak</w:t>
            </w:r>
          </w:p>
        </w:tc>
        <w:tc>
          <w:tcPr>
            <w:tcW w:w="2645" w:type="dxa"/>
            <w:shd w:val="clear" w:color="auto" w:fill="auto"/>
          </w:tcPr>
          <w:p w14:paraId="58D1B995" w14:textId="77777777" w:rsidR="00B8077B" w:rsidRPr="006329DB" w:rsidRDefault="00E95335" w:rsidP="006329DB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329DB">
              <w:rPr>
                <w:rFonts w:ascii="Times New Roman" w:hAnsi="Times New Roman"/>
                <w:sz w:val="24"/>
                <w:szCs w:val="24"/>
              </w:rPr>
              <w:t>nie</w:t>
            </w:r>
          </w:p>
        </w:tc>
      </w:tr>
      <w:tr w:rsidR="00B8077B" w:rsidRPr="006329DB" w14:paraId="4665D8C0" w14:textId="77777777" w:rsidTr="00D54A89">
        <w:trPr>
          <w:trHeight w:val="351"/>
          <w:jc w:val="center"/>
        </w:trPr>
        <w:tc>
          <w:tcPr>
            <w:tcW w:w="2645" w:type="dxa"/>
            <w:shd w:val="clear" w:color="auto" w:fill="auto"/>
          </w:tcPr>
          <w:p w14:paraId="4B02FD74" w14:textId="77777777" w:rsidR="00B8077B" w:rsidRPr="006329DB" w:rsidRDefault="001179DD" w:rsidP="006329DB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329DB">
              <w:rPr>
                <w:rFonts w:ascii="Times New Roman" w:hAnsi="Times New Roman"/>
                <w:sz w:val="24"/>
                <w:szCs w:val="24"/>
              </w:rPr>
              <w:t>kontrola zatorów</w:t>
            </w:r>
          </w:p>
        </w:tc>
        <w:tc>
          <w:tcPr>
            <w:tcW w:w="2645" w:type="dxa"/>
            <w:shd w:val="clear" w:color="auto" w:fill="auto"/>
          </w:tcPr>
          <w:p w14:paraId="4CC21D0A" w14:textId="77777777" w:rsidR="00B8077B" w:rsidRPr="006329DB" w:rsidRDefault="001179DD" w:rsidP="006329DB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329DB">
              <w:rPr>
                <w:rFonts w:ascii="Times New Roman" w:hAnsi="Times New Roman"/>
                <w:sz w:val="24"/>
                <w:szCs w:val="24"/>
              </w:rPr>
              <w:t>tak</w:t>
            </w:r>
          </w:p>
        </w:tc>
        <w:tc>
          <w:tcPr>
            <w:tcW w:w="2645" w:type="dxa"/>
            <w:shd w:val="clear" w:color="auto" w:fill="auto"/>
          </w:tcPr>
          <w:p w14:paraId="4DE0DC07" w14:textId="77777777" w:rsidR="00B8077B" w:rsidRPr="006329DB" w:rsidRDefault="001179DD" w:rsidP="006329DB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329DB">
              <w:rPr>
                <w:rFonts w:ascii="Times New Roman" w:hAnsi="Times New Roman"/>
                <w:sz w:val="24"/>
                <w:szCs w:val="24"/>
              </w:rPr>
              <w:t>nie</w:t>
            </w:r>
          </w:p>
        </w:tc>
      </w:tr>
      <w:tr w:rsidR="00B8077B" w:rsidRPr="006329DB" w14:paraId="71C20111" w14:textId="77777777" w:rsidTr="00D54A89">
        <w:trPr>
          <w:trHeight w:val="333"/>
          <w:jc w:val="center"/>
        </w:trPr>
        <w:tc>
          <w:tcPr>
            <w:tcW w:w="2645" w:type="dxa"/>
            <w:shd w:val="clear" w:color="auto" w:fill="auto"/>
          </w:tcPr>
          <w:p w14:paraId="4C392048" w14:textId="77777777" w:rsidR="00B8077B" w:rsidRPr="006329DB" w:rsidRDefault="004127A8" w:rsidP="006329DB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329DB">
              <w:rPr>
                <w:rFonts w:ascii="Times New Roman" w:hAnsi="Times New Roman"/>
                <w:sz w:val="24"/>
                <w:szCs w:val="24"/>
              </w:rPr>
              <w:t>potwierdzenie odbioru</w:t>
            </w:r>
          </w:p>
        </w:tc>
        <w:tc>
          <w:tcPr>
            <w:tcW w:w="2645" w:type="dxa"/>
            <w:shd w:val="clear" w:color="auto" w:fill="auto"/>
          </w:tcPr>
          <w:p w14:paraId="46983E87" w14:textId="77777777" w:rsidR="00B8077B" w:rsidRPr="006329DB" w:rsidRDefault="004127A8" w:rsidP="006329DB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329DB">
              <w:rPr>
                <w:rFonts w:ascii="Times New Roman" w:hAnsi="Times New Roman"/>
                <w:sz w:val="24"/>
                <w:szCs w:val="24"/>
              </w:rPr>
              <w:t>tak</w:t>
            </w:r>
          </w:p>
        </w:tc>
        <w:tc>
          <w:tcPr>
            <w:tcW w:w="2645" w:type="dxa"/>
            <w:shd w:val="clear" w:color="auto" w:fill="auto"/>
          </w:tcPr>
          <w:p w14:paraId="59A388C0" w14:textId="77777777" w:rsidR="00B8077B" w:rsidRPr="006329DB" w:rsidRDefault="004127A8" w:rsidP="006329DB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329DB">
              <w:rPr>
                <w:rFonts w:ascii="Times New Roman" w:hAnsi="Times New Roman"/>
                <w:sz w:val="24"/>
                <w:szCs w:val="24"/>
              </w:rPr>
              <w:t>tylko suma końcowa</w:t>
            </w:r>
          </w:p>
        </w:tc>
      </w:tr>
    </w:tbl>
    <w:p w14:paraId="3AAFE8C8" w14:textId="77777777" w:rsidR="004127A8" w:rsidRDefault="004127A8" w:rsidP="00091E90">
      <w:pPr>
        <w:spacing w:line="240" w:lineRule="auto"/>
        <w:jc w:val="left"/>
        <w:rPr>
          <w:rFonts w:ascii="Times New Roman" w:hAnsi="Times New Roman"/>
          <w:sz w:val="24"/>
          <w:szCs w:val="24"/>
        </w:rPr>
      </w:pPr>
    </w:p>
    <w:p w14:paraId="3FD6D807" w14:textId="793E89EE" w:rsidR="007104CB" w:rsidRPr="000B7A07" w:rsidRDefault="005743E3" w:rsidP="000B7A07">
      <w:pPr>
        <w:pStyle w:val="Tekstpisany"/>
      </w:pPr>
      <w:proofErr w:type="spellStart"/>
      <w:r w:rsidRPr="000B7A07">
        <w:t>wana</w:t>
      </w:r>
      <w:proofErr w:type="spellEnd"/>
      <w:r w:rsidRPr="000B7A07">
        <w:t xml:space="preserve"> jest zmiana temperatury</w:t>
      </w:r>
      <w:r w:rsidR="00A913F3">
        <w:rPr>
          <w:lang w:val="pl-PL"/>
        </w:rPr>
        <w:t>,</w:t>
      </w:r>
      <w:r w:rsidRPr="000B7A07">
        <w:t xml:space="preserve"> </w:t>
      </w:r>
      <w:r w:rsidR="00661950" w:rsidRPr="000B7A07">
        <w:t xml:space="preserve">bez </w:t>
      </w:r>
      <w:r w:rsidR="00A913F3">
        <w:rPr>
          <w:lang w:val="pl-PL"/>
        </w:rPr>
        <w:t xml:space="preserve">konieczności </w:t>
      </w:r>
      <w:r w:rsidR="00824DF7" w:rsidRPr="000B7A07">
        <w:t>ingerencji</w:t>
      </w:r>
      <w:r w:rsidR="00661950" w:rsidRPr="000B7A07">
        <w:t xml:space="preserve"> </w:t>
      </w:r>
      <w:r w:rsidR="00824DF7" w:rsidRPr="000B7A07">
        <w:t xml:space="preserve">w model domu. </w:t>
      </w:r>
      <w:r w:rsidR="003C5B0C" w:rsidRPr="000B7A07">
        <w:t>Działanie aplikacji webowej jest również na wysokim poziomie. Aplikacja działa bardzo płynnie, jej używanie jest bardzo intuicyjne</w:t>
      </w:r>
      <w:r w:rsidR="006270CE" w:rsidRPr="000B7A07">
        <w:t xml:space="preserve"> i proste dla każde</w:t>
      </w:r>
      <w:r w:rsidR="001472A0" w:rsidRPr="000B7A07">
        <w:t>go użytkownika</w:t>
      </w:r>
      <w:r w:rsidR="00630BEC" w:rsidRPr="000B7A07">
        <w:t>.</w:t>
      </w:r>
      <w:r w:rsidR="003C5B0C" w:rsidRPr="000B7A07">
        <w:t xml:space="preserve"> </w:t>
      </w:r>
      <w:r w:rsidR="00630BEC" w:rsidRPr="000B7A07">
        <w:t xml:space="preserve">Przedstawione wyniki testów świadczą </w:t>
      </w:r>
      <w:r w:rsidR="00A16BD4" w:rsidRPr="000B7A07">
        <w:t xml:space="preserve">o spełnieniu wszystkich początkowych założeń </w:t>
      </w:r>
      <w:r w:rsidR="007104CB" w:rsidRPr="000B7A07">
        <w:t xml:space="preserve">projektu, co sprawia, iż </w:t>
      </w:r>
      <w:r w:rsidRPr="000B7A07">
        <w:t>wykonanie go zostało zakończone powodzeniem.</w:t>
      </w:r>
    </w:p>
    <w:p w14:paraId="4B53F4CE" w14:textId="63E7205F" w:rsidR="001E224B" w:rsidRDefault="001E224B">
      <w:pPr>
        <w:spacing w:after="0" w:line="240" w:lineRule="auto"/>
        <w:jc w:val="left"/>
        <w:rPr>
          <w:rFonts w:ascii="Times New Roman" w:hAnsi="Times New Roman"/>
          <w:bCs/>
          <w:sz w:val="24"/>
          <w:szCs w:val="32"/>
          <w:lang w:val="x-none" w:eastAsia="x-none"/>
        </w:rPr>
      </w:pPr>
      <w:r>
        <w:br w:type="page"/>
      </w:r>
    </w:p>
    <w:p w14:paraId="6EE35448" w14:textId="7F2CD3A9" w:rsidR="008530F9" w:rsidRDefault="008530F9" w:rsidP="00EC5E7B">
      <w:pPr>
        <w:pStyle w:val="Nagwek1"/>
      </w:pPr>
      <w:bookmarkStart w:id="13" w:name="_Toc93053429"/>
      <w:r w:rsidRPr="00DA4424">
        <w:lastRenderedPageBreak/>
        <w:t>Podsumowanie</w:t>
      </w:r>
      <w:bookmarkEnd w:id="13"/>
    </w:p>
    <w:p w14:paraId="22253902" w14:textId="2A1C36DE" w:rsidR="006D51FF" w:rsidRDefault="00A913F3" w:rsidP="006A57A5">
      <w:pPr>
        <w:pStyle w:val="Tekstpisany"/>
      </w:pPr>
      <w:r>
        <w:rPr>
          <w:lang w:val="pl-PL"/>
        </w:rPr>
        <w:t>W toku pracy</w:t>
      </w:r>
      <w:r w:rsidR="009A5B89">
        <w:rPr>
          <w:lang w:val="pl-PL"/>
        </w:rPr>
        <w:t xml:space="preserve"> </w:t>
      </w:r>
      <w:r w:rsidR="009A5B89">
        <w:rPr>
          <w:rStyle w:val="Odwoanieprzypisudolnego"/>
          <w:lang w:val="pl-PL"/>
        </w:rPr>
        <w:footnoteReference w:id="2"/>
      </w:r>
      <w:r>
        <w:rPr>
          <w:lang w:val="pl-PL"/>
        </w:rPr>
        <w:t xml:space="preserve"> dyplomowej zaprojektowano i wykonano model</w:t>
      </w:r>
      <w:r w:rsidR="00FB6674">
        <w:t xml:space="preserve"> projekt</w:t>
      </w:r>
      <w:r>
        <w:rPr>
          <w:lang w:val="pl-PL"/>
        </w:rPr>
        <w:t>u</w:t>
      </w:r>
      <w:r w:rsidR="00FB6674">
        <w:t xml:space="preserve"> </w:t>
      </w:r>
      <w:r w:rsidR="00615BF8">
        <w:t>inteligentnego ogrzewania domu, na który składa się</w:t>
      </w:r>
      <w:r>
        <w:rPr>
          <w:lang w:val="pl-PL"/>
        </w:rPr>
        <w:t>:</w:t>
      </w:r>
      <w:r w:rsidR="00615BF8">
        <w:t xml:space="preserve"> model domu, model </w:t>
      </w:r>
      <w:proofErr w:type="spellStart"/>
      <w:r w:rsidR="00615BF8">
        <w:t>solar</w:t>
      </w:r>
      <w:proofErr w:type="spellEnd"/>
      <w:r w:rsidR="00615BF8">
        <w:t xml:space="preserve"> </w:t>
      </w:r>
      <w:proofErr w:type="spellStart"/>
      <w:r w:rsidR="00615BF8">
        <w:t>trackera</w:t>
      </w:r>
      <w:proofErr w:type="spellEnd"/>
      <w:r w:rsidR="00615BF8">
        <w:t xml:space="preserve"> oraz aplikacja webowa. Cały system został zaprojektowany i wykonany </w:t>
      </w:r>
      <w:r w:rsidR="009B0C79">
        <w:t>zgodnie z początkowymi założeniami.</w:t>
      </w:r>
      <w:r w:rsidR="00BA6C6A">
        <w:t xml:space="preserve"> Pozytywne wyniki testów świadczą o spełnieniu postawionych </w:t>
      </w:r>
      <w:r w:rsidR="00BC1408">
        <w:t>wymagań.</w:t>
      </w:r>
    </w:p>
    <w:p w14:paraId="2E3EDC03" w14:textId="0EFD8809" w:rsidR="00666147" w:rsidRPr="009C1C52" w:rsidRDefault="00C41054" w:rsidP="00AB0FC9">
      <w:pPr>
        <w:pStyle w:val="Tekstpisany"/>
      </w:pPr>
      <w:r>
        <w:t xml:space="preserve">Projekt został wykonany z wykorzystaniem </w:t>
      </w:r>
      <w:r w:rsidR="00A913F3">
        <w:rPr>
          <w:lang w:val="pl-PL"/>
        </w:rPr>
        <w:t>powszechnie stosowanych</w:t>
      </w:r>
      <w:r w:rsidR="00933937">
        <w:rPr>
          <w:lang w:val="pl-PL"/>
        </w:rPr>
        <w:t xml:space="preserve"> i dostępnych rozwiązań i</w:t>
      </w:r>
      <w:r>
        <w:t xml:space="preserve"> technologii</w:t>
      </w:r>
      <w:r w:rsidR="00933937">
        <w:rPr>
          <w:lang w:val="pl-PL"/>
        </w:rPr>
        <w:t xml:space="preserve">. </w:t>
      </w:r>
      <w:r>
        <w:t xml:space="preserve">Stworzony projekt świadczy o tym, iż przy zastosowaniu posiadanej </w:t>
      </w:r>
    </w:p>
    <w:p w14:paraId="3C8B2D64" w14:textId="77777777" w:rsidR="00666147" w:rsidRDefault="00666147" w:rsidP="006D51FF">
      <w:pPr>
        <w:pStyle w:val="Akapitzlist"/>
        <w:spacing w:line="360" w:lineRule="auto"/>
        <w:ind w:left="360"/>
        <w:jc w:val="left"/>
        <w:rPr>
          <w:rFonts w:ascii="Times New Roman" w:hAnsi="Times New Roman"/>
          <w:sz w:val="24"/>
          <w:szCs w:val="24"/>
        </w:rPr>
      </w:pPr>
    </w:p>
    <w:p w14:paraId="5AC97283" w14:textId="69ED55BD" w:rsidR="00666147" w:rsidRPr="001E224B" w:rsidRDefault="001E224B" w:rsidP="001E224B">
      <w:pPr>
        <w:spacing w:after="0" w:line="240" w:lineRule="auto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14:paraId="61A10905" w14:textId="1B1BFF11" w:rsidR="00DF489B" w:rsidRDefault="00DF489B" w:rsidP="00EC5E7B">
      <w:pPr>
        <w:pStyle w:val="Nagwek1"/>
        <w:numPr>
          <w:ilvl w:val="0"/>
          <w:numId w:val="0"/>
        </w:numPr>
        <w:ind w:left="714" w:hanging="357"/>
      </w:pPr>
      <w:bookmarkStart w:id="14" w:name="_Toc93053430"/>
      <w:r w:rsidRPr="00BD0B2F">
        <w:lastRenderedPageBreak/>
        <w:t>Bibliografia:</w:t>
      </w:r>
      <w:bookmarkEnd w:id="14"/>
    </w:p>
    <w:p w14:paraId="6A8C9837" w14:textId="77777777" w:rsidR="00630BEC" w:rsidRPr="00075EE6" w:rsidRDefault="00630BEC" w:rsidP="00630BEC">
      <w:pPr>
        <w:spacing w:line="240" w:lineRule="auto"/>
        <w:rPr>
          <w:rFonts w:ascii="Times New Roman" w:hAnsi="Times New Roman"/>
          <w:sz w:val="24"/>
          <w:szCs w:val="24"/>
          <w:lang w:val="en-GB"/>
        </w:rPr>
      </w:pPr>
      <w:r w:rsidRPr="00075EE6">
        <w:rPr>
          <w:rFonts w:ascii="Times New Roman" w:hAnsi="Times New Roman"/>
          <w:sz w:val="24"/>
          <w:szCs w:val="24"/>
          <w:lang w:val="en-GB"/>
        </w:rPr>
        <w:t>[1] Procedia Computer Science Volume 131, 2018, Pages 393-400 Procedia Computer Science</w:t>
      </w:r>
    </w:p>
    <w:p w14:paraId="2EB85AE9" w14:textId="77777777" w:rsidR="00630BEC" w:rsidRPr="00075EE6" w:rsidRDefault="00630BEC" w:rsidP="00630BEC">
      <w:pPr>
        <w:spacing w:line="240" w:lineRule="auto"/>
        <w:rPr>
          <w:rFonts w:ascii="Times New Roman" w:hAnsi="Times New Roman"/>
          <w:sz w:val="24"/>
          <w:szCs w:val="24"/>
          <w:lang w:val="en-GB"/>
        </w:rPr>
      </w:pPr>
      <w:r w:rsidRPr="00075EE6">
        <w:rPr>
          <w:rFonts w:ascii="Times New Roman" w:hAnsi="Times New Roman"/>
          <w:sz w:val="24"/>
          <w:szCs w:val="24"/>
          <w:lang w:val="en-GB"/>
        </w:rPr>
        <w:t xml:space="preserve">Smart Home: Architecture, Technologies and Systems Author links open overlay </w:t>
      </w:r>
      <w:proofErr w:type="spellStart"/>
      <w:r w:rsidRPr="00075EE6">
        <w:rPr>
          <w:rFonts w:ascii="Times New Roman" w:hAnsi="Times New Roman"/>
          <w:sz w:val="24"/>
          <w:szCs w:val="24"/>
          <w:lang w:val="en-GB"/>
        </w:rPr>
        <w:t>panelMinLiaWenbinGubWeiChencYeshenHedYannianWudYiyingZhange</w:t>
      </w:r>
      <w:proofErr w:type="spellEnd"/>
    </w:p>
    <w:p w14:paraId="0C3D9FC4" w14:textId="7430C242" w:rsidR="00075EE6" w:rsidRPr="00E17968" w:rsidRDefault="00630BEC" w:rsidP="00075EE6">
      <w:pPr>
        <w:spacing w:line="240" w:lineRule="auto"/>
        <w:rPr>
          <w:rFonts w:ascii="Times New Roman" w:hAnsi="Times New Roman"/>
          <w:sz w:val="24"/>
          <w:szCs w:val="24"/>
        </w:rPr>
      </w:pPr>
      <w:r w:rsidRPr="00075EE6">
        <w:rPr>
          <w:rFonts w:ascii="Times New Roman" w:hAnsi="Times New Roman"/>
          <w:sz w:val="24"/>
          <w:szCs w:val="24"/>
          <w:lang w:val="en-GB"/>
        </w:rPr>
        <w:t xml:space="preserve">[2] M. Chan, E. Campo, D. </w:t>
      </w:r>
      <w:proofErr w:type="spellStart"/>
      <w:r w:rsidRPr="00075EE6">
        <w:rPr>
          <w:rFonts w:ascii="Times New Roman" w:hAnsi="Times New Roman"/>
          <w:sz w:val="24"/>
          <w:szCs w:val="24"/>
          <w:lang w:val="en-GB"/>
        </w:rPr>
        <w:t>Estève</w:t>
      </w:r>
      <w:proofErr w:type="spellEnd"/>
      <w:r w:rsidRPr="00075EE6">
        <w:rPr>
          <w:rFonts w:ascii="Times New Roman" w:hAnsi="Times New Roman"/>
          <w:sz w:val="24"/>
          <w:szCs w:val="24"/>
          <w:lang w:val="en-GB"/>
        </w:rPr>
        <w:t xml:space="preserve">, J.Y. </w:t>
      </w:r>
      <w:proofErr w:type="spellStart"/>
      <w:r w:rsidRPr="00075EE6">
        <w:rPr>
          <w:rFonts w:ascii="Times New Roman" w:hAnsi="Times New Roman"/>
          <w:sz w:val="24"/>
          <w:szCs w:val="24"/>
          <w:lang w:val="en-GB"/>
        </w:rPr>
        <w:t>Fourniols</w:t>
      </w:r>
      <w:proofErr w:type="spellEnd"/>
      <w:r w:rsidRPr="00075EE6">
        <w:rPr>
          <w:rFonts w:ascii="Times New Roman" w:hAnsi="Times New Roman"/>
          <w:sz w:val="24"/>
          <w:szCs w:val="24"/>
          <w:lang w:val="en-GB"/>
        </w:rPr>
        <w:t xml:space="preserve"> ;Smart homes - current features and future perspectives.</w:t>
      </w:r>
      <w:r w:rsidR="00075EE6" w:rsidRPr="00075EE6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075EE6" w:rsidRPr="00E17968">
        <w:rPr>
          <w:rFonts w:ascii="Times New Roman" w:hAnsi="Times New Roman"/>
          <w:sz w:val="24"/>
          <w:szCs w:val="24"/>
        </w:rPr>
        <w:t>Maturitas</w:t>
      </w:r>
      <w:proofErr w:type="spellEnd"/>
      <w:r w:rsidR="00075EE6" w:rsidRPr="00E17968">
        <w:rPr>
          <w:rFonts w:ascii="Times New Roman" w:hAnsi="Times New Roman"/>
          <w:sz w:val="24"/>
          <w:szCs w:val="24"/>
        </w:rPr>
        <w:t xml:space="preserve">, 64 (2) (2009), </w:t>
      </w:r>
    </w:p>
    <w:p w14:paraId="1E885820" w14:textId="322C3460" w:rsidR="00075EE6" w:rsidRDefault="00075EE6" w:rsidP="00630BEC">
      <w:pPr>
        <w:spacing w:line="240" w:lineRule="auto"/>
        <w:rPr>
          <w:rFonts w:ascii="Times New Roman" w:hAnsi="Times New Roman"/>
          <w:sz w:val="24"/>
          <w:szCs w:val="24"/>
        </w:rPr>
      </w:pPr>
      <w:r w:rsidRPr="00E17968">
        <w:rPr>
          <w:rFonts w:ascii="Times New Roman" w:hAnsi="Times New Roman"/>
          <w:sz w:val="24"/>
          <w:szCs w:val="24"/>
        </w:rPr>
        <w:t xml:space="preserve">[3] </w:t>
      </w:r>
      <w:r w:rsidR="00E17968" w:rsidRPr="001E224B">
        <w:rPr>
          <w:rFonts w:ascii="Times New Roman" w:hAnsi="Times New Roman"/>
          <w:sz w:val="24"/>
          <w:szCs w:val="24"/>
        </w:rPr>
        <w:t xml:space="preserve">Smart Home. Inteligentny dom przyszłości już dziś. Dostępny: https://www.smart-home.net.pl/. (Dostęp: 04.01.2022r.) </w:t>
      </w:r>
      <w:r w:rsidRPr="001E224B">
        <w:rPr>
          <w:rFonts w:ascii="Times New Roman" w:hAnsi="Times New Roman"/>
          <w:sz w:val="24"/>
          <w:szCs w:val="24"/>
        </w:rPr>
        <w:t>[</w:t>
      </w:r>
      <w:r>
        <w:rPr>
          <w:rFonts w:ascii="Times New Roman" w:hAnsi="Times New Roman"/>
          <w:sz w:val="24"/>
          <w:szCs w:val="24"/>
        </w:rPr>
        <w:t>4</w:t>
      </w:r>
      <w:r w:rsidRPr="001E224B">
        <w:rPr>
          <w:rFonts w:ascii="Times New Roman" w:hAnsi="Times New Roman"/>
          <w:sz w:val="24"/>
          <w:szCs w:val="24"/>
        </w:rPr>
        <w:t xml:space="preserve">] Smart </w:t>
      </w:r>
      <w:proofErr w:type="spellStart"/>
      <w:r w:rsidRPr="001E224B">
        <w:rPr>
          <w:rFonts w:ascii="Times New Roman" w:hAnsi="Times New Roman"/>
          <w:sz w:val="24"/>
          <w:szCs w:val="24"/>
        </w:rPr>
        <w:t>home</w:t>
      </w:r>
      <w:proofErr w:type="spellEnd"/>
      <w:r w:rsidRPr="001E224B">
        <w:rPr>
          <w:rFonts w:ascii="Times New Roman" w:hAnsi="Times New Roman"/>
          <w:sz w:val="24"/>
          <w:szCs w:val="24"/>
        </w:rPr>
        <w:t xml:space="preserve">, czyli co właściwie oferuje współczesny </w:t>
      </w:r>
      <w:proofErr w:type="spellStart"/>
      <w:r w:rsidRPr="001E224B">
        <w:rPr>
          <w:rFonts w:ascii="Times New Roman" w:hAnsi="Times New Roman"/>
          <w:sz w:val="24"/>
          <w:szCs w:val="24"/>
        </w:rPr>
        <w:t>inteligenty</w:t>
      </w:r>
      <w:proofErr w:type="spellEnd"/>
      <w:r w:rsidRPr="001E224B">
        <w:rPr>
          <w:rFonts w:ascii="Times New Roman" w:hAnsi="Times New Roman"/>
          <w:sz w:val="24"/>
          <w:szCs w:val="24"/>
        </w:rPr>
        <w:t xml:space="preserve"> dom? Dostępny: https://alkan.pl/inteligentny-dom-co-oferuje-smartdom/ (Dostęp: 04.01.2022r.)</w:t>
      </w:r>
    </w:p>
    <w:p w14:paraId="38EDDC26" w14:textId="77777777" w:rsidR="00AB18D5" w:rsidRPr="001E224B" w:rsidRDefault="00AB18D5" w:rsidP="00AB18D5">
      <w:pPr>
        <w:spacing w:line="240" w:lineRule="auto"/>
        <w:rPr>
          <w:rFonts w:ascii="Times New Roman" w:hAnsi="Times New Roman"/>
          <w:sz w:val="24"/>
          <w:szCs w:val="24"/>
        </w:rPr>
      </w:pPr>
      <w:r w:rsidRPr="001E224B">
        <w:rPr>
          <w:rFonts w:ascii="Times New Roman" w:hAnsi="Times New Roman"/>
          <w:sz w:val="24"/>
          <w:szCs w:val="24"/>
          <w:lang w:val="en-GB"/>
        </w:rPr>
        <w:t>[</w:t>
      </w:r>
      <w:r>
        <w:rPr>
          <w:rFonts w:ascii="Times New Roman" w:hAnsi="Times New Roman"/>
          <w:sz w:val="24"/>
          <w:szCs w:val="24"/>
          <w:lang w:val="en-GB"/>
        </w:rPr>
        <w:t>5</w:t>
      </w:r>
      <w:r w:rsidRPr="001E224B">
        <w:rPr>
          <w:rFonts w:ascii="Times New Roman" w:hAnsi="Times New Roman"/>
          <w:sz w:val="24"/>
          <w:szCs w:val="24"/>
          <w:lang w:val="en-GB"/>
        </w:rPr>
        <w:t xml:space="preserve">] What is a KNX Smart Home or Building: A Complete Guide. </w:t>
      </w:r>
      <w:r w:rsidRPr="001E224B">
        <w:rPr>
          <w:rFonts w:ascii="Times New Roman" w:hAnsi="Times New Roman"/>
          <w:sz w:val="24"/>
          <w:szCs w:val="24"/>
        </w:rPr>
        <w:t>Dostępny: https://www.bemi.fi/what-is-knx-smart-home-or-building/?fbclid=IwAR28sWvDJmarxs1-tcrNf9aRCADA2M88JaxOdXl5Ts6leTsRpPtJ00k1xaU (Dostęp: 17.10.2021r.)</w:t>
      </w:r>
    </w:p>
    <w:p w14:paraId="3AF9D42D" w14:textId="730AC3C8" w:rsidR="00AB18D5" w:rsidRDefault="00AB18D5" w:rsidP="00AB18D5">
      <w:pPr>
        <w:spacing w:line="240" w:lineRule="auto"/>
        <w:jc w:val="left"/>
        <w:rPr>
          <w:rFonts w:ascii="Times New Roman" w:hAnsi="Times New Roman"/>
          <w:sz w:val="24"/>
          <w:szCs w:val="24"/>
        </w:rPr>
      </w:pPr>
      <w:r w:rsidRPr="001E224B">
        <w:rPr>
          <w:rFonts w:ascii="Times New Roman" w:hAnsi="Times New Roman"/>
          <w:sz w:val="24"/>
          <w:szCs w:val="24"/>
        </w:rPr>
        <w:t>[</w:t>
      </w:r>
      <w:r>
        <w:rPr>
          <w:rFonts w:ascii="Times New Roman" w:hAnsi="Times New Roman"/>
          <w:sz w:val="24"/>
          <w:szCs w:val="24"/>
        </w:rPr>
        <w:t>6</w:t>
      </w:r>
      <w:r w:rsidRPr="001E224B">
        <w:rPr>
          <w:rFonts w:ascii="Times New Roman" w:hAnsi="Times New Roman"/>
          <w:sz w:val="24"/>
          <w:szCs w:val="24"/>
        </w:rPr>
        <w:t>] Szczegółowe informacje dla: SAP/S.13. Dostępny: https://new.abb.com/products/pl/2CKA006200A0154/sap-s-13 (Dostęp: 17.10.2021r.).</w:t>
      </w:r>
    </w:p>
    <w:p w14:paraId="19102A32" w14:textId="77777777" w:rsidR="00240AC9" w:rsidRPr="001E224B" w:rsidRDefault="00240AC9" w:rsidP="00240AC9">
      <w:pPr>
        <w:spacing w:line="240" w:lineRule="auto"/>
        <w:rPr>
          <w:rFonts w:ascii="Times New Roman" w:hAnsi="Times New Roman"/>
          <w:sz w:val="24"/>
          <w:szCs w:val="24"/>
          <w:lang w:val="en-GB"/>
        </w:rPr>
      </w:pPr>
      <w:r w:rsidRPr="001E224B">
        <w:rPr>
          <w:rFonts w:ascii="Times New Roman" w:hAnsi="Times New Roman"/>
          <w:sz w:val="24"/>
          <w:szCs w:val="24"/>
          <w:lang w:val="en-GB"/>
        </w:rPr>
        <w:t>[</w:t>
      </w:r>
      <w:r>
        <w:rPr>
          <w:rFonts w:ascii="Times New Roman" w:hAnsi="Times New Roman"/>
          <w:sz w:val="24"/>
          <w:szCs w:val="24"/>
          <w:lang w:val="en-GB"/>
        </w:rPr>
        <w:t>7</w:t>
      </w:r>
      <w:r w:rsidRPr="001E224B">
        <w:rPr>
          <w:rFonts w:ascii="Times New Roman" w:hAnsi="Times New Roman"/>
          <w:sz w:val="24"/>
          <w:szCs w:val="24"/>
          <w:lang w:val="en-GB"/>
        </w:rPr>
        <w:t xml:space="preserve">] </w:t>
      </w:r>
      <w:proofErr w:type="spellStart"/>
      <w:r w:rsidRPr="001E224B">
        <w:rPr>
          <w:rFonts w:ascii="Times New Roman" w:hAnsi="Times New Roman"/>
          <w:sz w:val="24"/>
          <w:szCs w:val="24"/>
          <w:lang w:val="en-GB"/>
        </w:rPr>
        <w:t>Firma</w:t>
      </w:r>
      <w:proofErr w:type="spellEnd"/>
      <w:r w:rsidRPr="001E224B">
        <w:rPr>
          <w:rFonts w:ascii="Times New Roman" w:hAnsi="Times New Roman"/>
          <w:sz w:val="24"/>
          <w:szCs w:val="24"/>
          <w:lang w:val="en-GB"/>
        </w:rPr>
        <w:t xml:space="preserve"> </w:t>
      </w:r>
      <w:proofErr w:type="spellStart"/>
      <w:r w:rsidRPr="001E224B">
        <w:rPr>
          <w:rFonts w:ascii="Times New Roman" w:hAnsi="Times New Roman"/>
          <w:sz w:val="24"/>
          <w:szCs w:val="24"/>
          <w:lang w:val="en-GB"/>
        </w:rPr>
        <w:t>Grenton</w:t>
      </w:r>
      <w:proofErr w:type="spellEnd"/>
      <w:r w:rsidRPr="001E224B">
        <w:rPr>
          <w:rFonts w:ascii="Times New Roman" w:hAnsi="Times New Roman"/>
          <w:sz w:val="24"/>
          <w:szCs w:val="24"/>
          <w:lang w:val="en-GB"/>
        </w:rPr>
        <w:t xml:space="preserve">: Manual </w:t>
      </w:r>
      <w:proofErr w:type="spellStart"/>
      <w:r w:rsidRPr="001E224B">
        <w:rPr>
          <w:rFonts w:ascii="Times New Roman" w:hAnsi="Times New Roman"/>
          <w:sz w:val="24"/>
          <w:szCs w:val="24"/>
          <w:lang w:val="en-GB"/>
        </w:rPr>
        <w:t>Grenton</w:t>
      </w:r>
      <w:proofErr w:type="spellEnd"/>
      <w:r w:rsidRPr="001E224B">
        <w:rPr>
          <w:rFonts w:ascii="Times New Roman" w:hAnsi="Times New Roman"/>
          <w:sz w:val="24"/>
          <w:szCs w:val="24"/>
          <w:lang w:val="en-GB"/>
        </w:rPr>
        <w:t xml:space="preserve"> Technical </w:t>
      </w:r>
      <w:proofErr w:type="spellStart"/>
      <w:r w:rsidRPr="001E224B">
        <w:rPr>
          <w:rFonts w:ascii="Times New Roman" w:hAnsi="Times New Roman"/>
          <w:sz w:val="24"/>
          <w:szCs w:val="24"/>
          <w:lang w:val="en-GB"/>
        </w:rPr>
        <w:t>WiringDiagrams</w:t>
      </w:r>
      <w:proofErr w:type="spellEnd"/>
      <w:r w:rsidRPr="001E224B">
        <w:rPr>
          <w:rFonts w:ascii="Times New Roman" w:hAnsi="Times New Roman"/>
          <w:sz w:val="24"/>
          <w:szCs w:val="24"/>
          <w:lang w:val="en-GB"/>
        </w:rPr>
        <w:t xml:space="preserve"> PL v.1.0.1.</w:t>
      </w:r>
    </w:p>
    <w:p w14:paraId="22A39D34" w14:textId="77777777" w:rsidR="00240AC9" w:rsidRPr="001E224B" w:rsidRDefault="00240AC9" w:rsidP="00240AC9">
      <w:pPr>
        <w:spacing w:line="240" w:lineRule="auto"/>
        <w:rPr>
          <w:rFonts w:ascii="Times New Roman" w:hAnsi="Times New Roman"/>
          <w:sz w:val="24"/>
          <w:szCs w:val="24"/>
        </w:rPr>
      </w:pPr>
      <w:r w:rsidRPr="001E224B">
        <w:rPr>
          <w:rFonts w:ascii="Times New Roman" w:hAnsi="Times New Roman"/>
          <w:sz w:val="24"/>
          <w:szCs w:val="24"/>
        </w:rPr>
        <w:t>[</w:t>
      </w:r>
      <w:r>
        <w:rPr>
          <w:rFonts w:ascii="Times New Roman" w:hAnsi="Times New Roman"/>
          <w:sz w:val="24"/>
          <w:szCs w:val="24"/>
        </w:rPr>
        <w:t>8</w:t>
      </w:r>
      <w:r w:rsidRPr="001E224B">
        <w:rPr>
          <w:rFonts w:ascii="Times New Roman" w:hAnsi="Times New Roman"/>
          <w:sz w:val="24"/>
          <w:szCs w:val="24"/>
        </w:rPr>
        <w:t>] System Inteligentnego Domu. Dostępny: https://www.grenton.pl/system/rozwiazania-system-inteligentnego-domu.html (Dostęp: 27.10.2021r.)</w:t>
      </w:r>
    </w:p>
    <w:p w14:paraId="356C9265" w14:textId="77777777" w:rsidR="00240AC9" w:rsidRPr="001E224B" w:rsidRDefault="00240AC9" w:rsidP="00240AC9">
      <w:pPr>
        <w:spacing w:line="240" w:lineRule="auto"/>
        <w:rPr>
          <w:rFonts w:ascii="Times New Roman" w:hAnsi="Times New Roman"/>
          <w:sz w:val="24"/>
          <w:szCs w:val="24"/>
        </w:rPr>
      </w:pPr>
      <w:r w:rsidRPr="001E224B">
        <w:rPr>
          <w:rFonts w:ascii="Times New Roman" w:hAnsi="Times New Roman"/>
          <w:sz w:val="24"/>
          <w:szCs w:val="24"/>
        </w:rPr>
        <w:t>[</w:t>
      </w:r>
      <w:r>
        <w:rPr>
          <w:rFonts w:ascii="Times New Roman" w:hAnsi="Times New Roman"/>
          <w:sz w:val="24"/>
          <w:szCs w:val="24"/>
        </w:rPr>
        <w:t>9</w:t>
      </w:r>
      <w:r w:rsidRPr="001E224B">
        <w:rPr>
          <w:rFonts w:ascii="Times New Roman" w:hAnsi="Times New Roman"/>
          <w:sz w:val="24"/>
          <w:szCs w:val="24"/>
        </w:rPr>
        <w:t>] Smart Home. Dostępny: https://www.grenton.pl/komfort-bezpieczenstwo-automatyka-budynkowa.html (Dostęp: 27.10.2021r.)</w:t>
      </w:r>
    </w:p>
    <w:p w14:paraId="14F297F6" w14:textId="3D25D85A" w:rsidR="00240AC9" w:rsidRDefault="00240AC9" w:rsidP="00240AC9">
      <w:pPr>
        <w:spacing w:line="240" w:lineRule="auto"/>
        <w:rPr>
          <w:rFonts w:ascii="Times New Roman" w:hAnsi="Times New Roman"/>
          <w:sz w:val="24"/>
          <w:szCs w:val="24"/>
        </w:rPr>
      </w:pPr>
      <w:r w:rsidRPr="001E224B">
        <w:rPr>
          <w:rFonts w:ascii="Times New Roman" w:hAnsi="Times New Roman"/>
          <w:sz w:val="24"/>
          <w:szCs w:val="24"/>
        </w:rPr>
        <w:t>[</w:t>
      </w:r>
      <w:r>
        <w:rPr>
          <w:rFonts w:ascii="Times New Roman" w:hAnsi="Times New Roman"/>
          <w:sz w:val="24"/>
          <w:szCs w:val="24"/>
        </w:rPr>
        <w:t>10</w:t>
      </w:r>
      <w:r w:rsidRPr="001E224B">
        <w:rPr>
          <w:rFonts w:ascii="Times New Roman" w:hAnsi="Times New Roman"/>
          <w:sz w:val="24"/>
          <w:szCs w:val="24"/>
        </w:rPr>
        <w:t>] Sterowanie ogrzewaniem. Dostępny: https://www.grenton.pl/komfort-bezpieczenstwo-automatyka-budynkowa.html#heating (Dostęp: 27.10.2021r.)</w:t>
      </w:r>
    </w:p>
    <w:p w14:paraId="6FE9B668" w14:textId="5E3BFB3C" w:rsidR="00240AC9" w:rsidRDefault="00240AC9" w:rsidP="00240AC9">
      <w:pPr>
        <w:spacing w:line="240" w:lineRule="auto"/>
        <w:jc w:val="left"/>
        <w:rPr>
          <w:rFonts w:ascii="Times New Roman" w:hAnsi="Times New Roman"/>
          <w:sz w:val="24"/>
          <w:szCs w:val="24"/>
        </w:rPr>
      </w:pPr>
      <w:r w:rsidRPr="001E224B">
        <w:rPr>
          <w:rFonts w:ascii="Times New Roman" w:hAnsi="Times New Roman"/>
          <w:sz w:val="24"/>
          <w:szCs w:val="24"/>
        </w:rPr>
        <w:t>[</w:t>
      </w:r>
      <w:r>
        <w:rPr>
          <w:rFonts w:ascii="Times New Roman" w:hAnsi="Times New Roman"/>
          <w:sz w:val="24"/>
          <w:szCs w:val="24"/>
        </w:rPr>
        <w:t>11</w:t>
      </w:r>
      <w:r w:rsidRPr="001E224B">
        <w:rPr>
          <w:rFonts w:ascii="Times New Roman" w:hAnsi="Times New Roman"/>
          <w:sz w:val="24"/>
          <w:szCs w:val="24"/>
        </w:rPr>
        <w:t>] Głowica termostatyczna. Dostępny: https://www.fibaro.com/pl/products/the-heat-controller/ (Dostęp: 27.10.2021r.)</w:t>
      </w:r>
    </w:p>
    <w:p w14:paraId="52EA086E" w14:textId="77777777" w:rsidR="004238ED" w:rsidRPr="001E224B" w:rsidRDefault="004238ED" w:rsidP="004238ED">
      <w:pPr>
        <w:spacing w:line="240" w:lineRule="auto"/>
        <w:rPr>
          <w:rStyle w:val="HTML-cytat"/>
          <w:rFonts w:ascii="Times New Roman" w:hAnsi="Times New Roman"/>
          <w:i w:val="0"/>
          <w:iCs w:val="0"/>
          <w:sz w:val="24"/>
          <w:szCs w:val="24"/>
          <w:shd w:val="clear" w:color="auto" w:fill="FFFFFF"/>
          <w:lang w:val="en-GB"/>
        </w:rPr>
      </w:pPr>
      <w:r w:rsidRPr="001E224B">
        <w:rPr>
          <w:rStyle w:val="HTML-cytat"/>
          <w:rFonts w:ascii="Times New Roman" w:hAnsi="Times New Roman"/>
          <w:i w:val="0"/>
          <w:iCs w:val="0"/>
          <w:sz w:val="24"/>
          <w:szCs w:val="24"/>
          <w:shd w:val="clear" w:color="auto" w:fill="FFFFFF"/>
          <w:lang w:val="en-GB"/>
        </w:rPr>
        <w:t>[</w:t>
      </w:r>
      <w:r>
        <w:rPr>
          <w:rStyle w:val="HTML-cytat"/>
          <w:rFonts w:ascii="Times New Roman" w:hAnsi="Times New Roman"/>
          <w:i w:val="0"/>
          <w:iCs w:val="0"/>
          <w:sz w:val="24"/>
          <w:szCs w:val="24"/>
          <w:shd w:val="clear" w:color="auto" w:fill="FFFFFF"/>
          <w:lang w:val="en-GB"/>
        </w:rPr>
        <w:t>12</w:t>
      </w:r>
      <w:r w:rsidRPr="001E224B">
        <w:rPr>
          <w:rStyle w:val="HTML-cytat"/>
          <w:rFonts w:ascii="Times New Roman" w:hAnsi="Times New Roman"/>
          <w:i w:val="0"/>
          <w:iCs w:val="0"/>
          <w:sz w:val="24"/>
          <w:szCs w:val="24"/>
          <w:shd w:val="clear" w:color="auto" w:fill="FFFFFF"/>
          <w:lang w:val="en-GB"/>
        </w:rPr>
        <w:t>] Clifton C.: What Every Engineer Should Know about Data Communications, CRC Press, 1986.</w:t>
      </w:r>
    </w:p>
    <w:p w14:paraId="3E2226A1" w14:textId="5890D1C2" w:rsidR="004238ED" w:rsidRDefault="004238ED" w:rsidP="004238ED">
      <w:pPr>
        <w:spacing w:line="240" w:lineRule="auto"/>
        <w:rPr>
          <w:rFonts w:ascii="Times New Roman" w:hAnsi="Times New Roman"/>
          <w:sz w:val="24"/>
          <w:szCs w:val="24"/>
        </w:rPr>
      </w:pPr>
      <w:r w:rsidRPr="001E224B">
        <w:rPr>
          <w:rFonts w:ascii="Times New Roman" w:hAnsi="Times New Roman"/>
          <w:sz w:val="24"/>
          <w:szCs w:val="24"/>
        </w:rPr>
        <w:t>[1</w:t>
      </w:r>
      <w:r>
        <w:rPr>
          <w:rFonts w:ascii="Times New Roman" w:hAnsi="Times New Roman"/>
          <w:sz w:val="24"/>
          <w:szCs w:val="24"/>
        </w:rPr>
        <w:t>3</w:t>
      </w:r>
      <w:r w:rsidRPr="001E224B">
        <w:rPr>
          <w:rFonts w:ascii="Times New Roman" w:hAnsi="Times New Roman"/>
          <w:sz w:val="24"/>
          <w:szCs w:val="24"/>
        </w:rPr>
        <w:t xml:space="preserve">] Blum J.: Odkrywanie </w:t>
      </w:r>
      <w:proofErr w:type="spellStart"/>
      <w:r w:rsidRPr="001E224B">
        <w:rPr>
          <w:rFonts w:ascii="Times New Roman" w:hAnsi="Times New Roman"/>
          <w:sz w:val="24"/>
          <w:szCs w:val="24"/>
        </w:rPr>
        <w:t>Arduino</w:t>
      </w:r>
      <w:proofErr w:type="spellEnd"/>
      <w:r w:rsidRPr="001E224B">
        <w:rPr>
          <w:rFonts w:ascii="Times New Roman" w:hAnsi="Times New Roman"/>
          <w:sz w:val="24"/>
          <w:szCs w:val="24"/>
        </w:rPr>
        <w:t xml:space="preserve">, Gliwice, Helion, 2020 </w:t>
      </w:r>
    </w:p>
    <w:p w14:paraId="46CBDC2A" w14:textId="57B048DA" w:rsidR="004238ED" w:rsidRPr="004238ED" w:rsidRDefault="004238ED" w:rsidP="004238ED">
      <w:pPr>
        <w:spacing w:line="240" w:lineRule="auto"/>
        <w:rPr>
          <w:rFonts w:ascii="Times New Roman" w:hAnsi="Times New Roman"/>
          <w:sz w:val="24"/>
          <w:szCs w:val="24"/>
        </w:rPr>
      </w:pPr>
      <w:r w:rsidRPr="001E224B">
        <w:rPr>
          <w:rFonts w:ascii="Times New Roman" w:hAnsi="Times New Roman"/>
          <w:sz w:val="24"/>
          <w:szCs w:val="24"/>
        </w:rPr>
        <w:t>[1</w:t>
      </w:r>
      <w:r>
        <w:rPr>
          <w:rFonts w:ascii="Times New Roman" w:hAnsi="Times New Roman"/>
          <w:sz w:val="24"/>
          <w:szCs w:val="24"/>
        </w:rPr>
        <w:t>4</w:t>
      </w:r>
      <w:r w:rsidRPr="001E224B">
        <w:rPr>
          <w:rFonts w:ascii="Times New Roman" w:hAnsi="Times New Roman"/>
          <w:sz w:val="24"/>
          <w:szCs w:val="24"/>
        </w:rPr>
        <w:t xml:space="preserve">] Protokoły komunikacyjne – I2C –Teoria. Dostępny: https://inthou.pl/protokoly-komunikacyjne-i2c-teoria/  (dostęp: 25.12.2021r.) </w:t>
      </w:r>
    </w:p>
    <w:p w14:paraId="79E3FC53" w14:textId="78C4E678" w:rsidR="00666147" w:rsidRDefault="0024085B" w:rsidP="009A0DC9">
      <w:pPr>
        <w:spacing w:line="240" w:lineRule="auto"/>
        <w:rPr>
          <w:rFonts w:ascii="Times New Roman" w:hAnsi="Times New Roman"/>
          <w:sz w:val="24"/>
          <w:szCs w:val="24"/>
          <w:lang w:val="en-GB"/>
        </w:rPr>
      </w:pPr>
      <w:r w:rsidRPr="001E224B">
        <w:rPr>
          <w:rFonts w:ascii="Times New Roman" w:hAnsi="Times New Roman"/>
          <w:sz w:val="24"/>
          <w:szCs w:val="24"/>
          <w:lang w:val="en-GB"/>
        </w:rPr>
        <w:t>[</w:t>
      </w:r>
      <w:r w:rsidR="00666147" w:rsidRPr="001E224B">
        <w:rPr>
          <w:rFonts w:ascii="Times New Roman" w:hAnsi="Times New Roman"/>
          <w:sz w:val="24"/>
          <w:szCs w:val="24"/>
          <w:lang w:val="en-GB"/>
        </w:rPr>
        <w:t>1</w:t>
      </w:r>
      <w:r w:rsidR="004238ED">
        <w:rPr>
          <w:rFonts w:ascii="Times New Roman" w:hAnsi="Times New Roman"/>
          <w:sz w:val="24"/>
          <w:szCs w:val="24"/>
          <w:lang w:val="en-GB"/>
        </w:rPr>
        <w:t>5</w:t>
      </w:r>
      <w:r w:rsidR="00666147" w:rsidRPr="001E224B">
        <w:rPr>
          <w:rFonts w:ascii="Times New Roman" w:hAnsi="Times New Roman"/>
          <w:sz w:val="24"/>
          <w:szCs w:val="24"/>
          <w:lang w:val="en-GB"/>
        </w:rPr>
        <w:t xml:space="preserve">] AN991/D: Using the Serial Peripheral Interface to Communicate Between Multiple Microcomputers, Karta </w:t>
      </w:r>
      <w:proofErr w:type="spellStart"/>
      <w:r w:rsidR="00666147" w:rsidRPr="001E224B">
        <w:rPr>
          <w:rFonts w:ascii="Times New Roman" w:hAnsi="Times New Roman"/>
          <w:sz w:val="24"/>
          <w:szCs w:val="24"/>
          <w:lang w:val="en-GB"/>
        </w:rPr>
        <w:t>katalogowa</w:t>
      </w:r>
      <w:proofErr w:type="spellEnd"/>
      <w:r w:rsidR="00666147" w:rsidRPr="001E224B">
        <w:rPr>
          <w:rFonts w:ascii="Times New Roman" w:hAnsi="Times New Roman"/>
          <w:sz w:val="24"/>
          <w:szCs w:val="24"/>
          <w:lang w:val="en-GB"/>
        </w:rPr>
        <w:t>, 2002</w:t>
      </w:r>
      <w:r w:rsidR="00A14C5D" w:rsidRPr="001E224B">
        <w:rPr>
          <w:rFonts w:ascii="Times New Roman" w:hAnsi="Times New Roman"/>
          <w:sz w:val="24"/>
          <w:szCs w:val="24"/>
          <w:lang w:val="en-GB"/>
        </w:rPr>
        <w:t>.</w:t>
      </w:r>
    </w:p>
    <w:p w14:paraId="3A53F17E" w14:textId="0C2A2A49" w:rsidR="00666147" w:rsidRDefault="00666147" w:rsidP="009A0DC9">
      <w:pPr>
        <w:spacing w:line="240" w:lineRule="auto"/>
        <w:rPr>
          <w:rFonts w:ascii="Times New Roman" w:hAnsi="Times New Roman"/>
          <w:sz w:val="24"/>
          <w:szCs w:val="24"/>
          <w:lang w:val="en-GB"/>
        </w:rPr>
      </w:pPr>
      <w:r w:rsidRPr="001E224B">
        <w:rPr>
          <w:rFonts w:ascii="Times New Roman" w:hAnsi="Times New Roman"/>
          <w:sz w:val="24"/>
          <w:szCs w:val="24"/>
          <w:lang w:val="en-GB"/>
        </w:rPr>
        <w:t>[</w:t>
      </w:r>
      <w:r w:rsidR="0089730F">
        <w:rPr>
          <w:rFonts w:ascii="Times New Roman" w:hAnsi="Times New Roman"/>
          <w:sz w:val="24"/>
          <w:szCs w:val="24"/>
          <w:lang w:val="en-GB"/>
        </w:rPr>
        <w:t>16</w:t>
      </w:r>
      <w:r w:rsidRPr="001E224B">
        <w:rPr>
          <w:rFonts w:ascii="Times New Roman" w:hAnsi="Times New Roman"/>
          <w:sz w:val="24"/>
          <w:szCs w:val="24"/>
          <w:lang w:val="en-GB"/>
        </w:rPr>
        <w:t>] Bell G.: Computer engineering, Digital Press 2015</w:t>
      </w:r>
      <w:r w:rsidR="00A14C5D" w:rsidRPr="001E224B">
        <w:rPr>
          <w:rFonts w:ascii="Times New Roman" w:hAnsi="Times New Roman"/>
          <w:sz w:val="24"/>
          <w:szCs w:val="24"/>
          <w:lang w:val="en-GB"/>
        </w:rPr>
        <w:t>.</w:t>
      </w:r>
    </w:p>
    <w:p w14:paraId="48A4EB04" w14:textId="2AF60A9B" w:rsidR="00DF7E38" w:rsidRPr="00DF7E38" w:rsidRDefault="00DF7E38" w:rsidP="009A0DC9">
      <w:pPr>
        <w:spacing w:line="240" w:lineRule="auto"/>
        <w:rPr>
          <w:rFonts w:ascii="Times New Roman" w:hAnsi="Times New Roman"/>
          <w:sz w:val="24"/>
          <w:szCs w:val="24"/>
        </w:rPr>
      </w:pPr>
      <w:r w:rsidRPr="001E224B">
        <w:rPr>
          <w:rFonts w:ascii="Times New Roman" w:hAnsi="Times New Roman"/>
          <w:sz w:val="24"/>
          <w:szCs w:val="24"/>
        </w:rPr>
        <w:t>[1</w:t>
      </w:r>
      <w:r>
        <w:rPr>
          <w:rFonts w:ascii="Times New Roman" w:hAnsi="Times New Roman"/>
          <w:sz w:val="24"/>
          <w:szCs w:val="24"/>
        </w:rPr>
        <w:t>7</w:t>
      </w:r>
      <w:r w:rsidRPr="001E224B">
        <w:rPr>
          <w:rFonts w:ascii="Times New Roman" w:hAnsi="Times New Roman"/>
          <w:sz w:val="24"/>
          <w:szCs w:val="24"/>
        </w:rPr>
        <w:t>] Protokoły komunikacyjne – RS232 / UART –Teoria. Dostępny: https://inthou.pl/protokoly-komunikacyjne-rs232-uart-teoria/ (dostęp: 25.12.2021r).</w:t>
      </w:r>
    </w:p>
    <w:p w14:paraId="37938680" w14:textId="6B375E57" w:rsidR="0089730F" w:rsidRPr="001E224B" w:rsidRDefault="0089730F" w:rsidP="0089730F">
      <w:pPr>
        <w:spacing w:line="240" w:lineRule="auto"/>
        <w:rPr>
          <w:rFonts w:ascii="Times New Roman" w:hAnsi="Times New Roman"/>
          <w:sz w:val="24"/>
          <w:szCs w:val="24"/>
          <w:shd w:val="clear" w:color="auto" w:fill="FFFFFF"/>
          <w:lang w:val="en-GB"/>
        </w:rPr>
      </w:pPr>
      <w:r w:rsidRPr="001E224B">
        <w:rPr>
          <w:rFonts w:ascii="Times New Roman" w:hAnsi="Times New Roman"/>
          <w:sz w:val="24"/>
          <w:szCs w:val="24"/>
          <w:shd w:val="clear" w:color="auto" w:fill="FFFFFF"/>
          <w:lang w:val="en-GB"/>
        </w:rPr>
        <w:t>[1</w:t>
      </w:r>
      <w:r w:rsidR="00DF7E38">
        <w:rPr>
          <w:rFonts w:ascii="Times New Roman" w:hAnsi="Times New Roman"/>
          <w:sz w:val="24"/>
          <w:szCs w:val="24"/>
          <w:shd w:val="clear" w:color="auto" w:fill="FFFFFF"/>
          <w:lang w:val="en-GB"/>
        </w:rPr>
        <w:t>8</w:t>
      </w:r>
      <w:r w:rsidRPr="001E224B">
        <w:rPr>
          <w:rFonts w:ascii="Times New Roman" w:hAnsi="Times New Roman"/>
          <w:sz w:val="24"/>
          <w:szCs w:val="24"/>
          <w:shd w:val="clear" w:color="auto" w:fill="FFFFFF"/>
          <w:lang w:val="en-GB"/>
        </w:rPr>
        <w:t xml:space="preserve">] </w:t>
      </w:r>
      <w:proofErr w:type="spellStart"/>
      <w:r w:rsidRPr="001E224B">
        <w:rPr>
          <w:rFonts w:ascii="Times New Roman" w:hAnsi="Times New Roman"/>
          <w:sz w:val="24"/>
          <w:szCs w:val="24"/>
          <w:shd w:val="clear" w:color="auto" w:fill="FFFFFF"/>
          <w:lang w:val="en-GB"/>
        </w:rPr>
        <w:t>Soltero</w:t>
      </w:r>
      <w:proofErr w:type="spellEnd"/>
      <w:r w:rsidRPr="001E224B">
        <w:rPr>
          <w:rFonts w:ascii="Times New Roman" w:hAnsi="Times New Roman"/>
          <w:sz w:val="24"/>
          <w:szCs w:val="24"/>
          <w:shd w:val="clear" w:color="auto" w:fill="FFFFFF"/>
          <w:lang w:val="en-GB"/>
        </w:rPr>
        <w:t xml:space="preserve"> M.</w:t>
      </w:r>
      <w:r w:rsidRPr="001E224B">
        <w:rPr>
          <w:rFonts w:ascii="Times New Roman" w:hAnsi="Times New Roman"/>
          <w:sz w:val="24"/>
          <w:szCs w:val="24"/>
          <w:lang w:val="en-GB"/>
        </w:rPr>
        <w:t xml:space="preserve">: </w:t>
      </w:r>
      <w:r w:rsidRPr="001E224B">
        <w:rPr>
          <w:rFonts w:ascii="Times New Roman" w:hAnsi="Times New Roman"/>
          <w:sz w:val="24"/>
          <w:szCs w:val="24"/>
          <w:shd w:val="clear" w:color="auto" w:fill="FFFFFF"/>
          <w:lang w:val="en-GB"/>
        </w:rPr>
        <w:t xml:space="preserve">RS-422 and RS-485 Standards Overview and System Configurations, Application Report, Texas </w:t>
      </w:r>
      <w:proofErr w:type="spellStart"/>
      <w:r w:rsidRPr="001E224B">
        <w:rPr>
          <w:rFonts w:ascii="Times New Roman" w:hAnsi="Times New Roman"/>
          <w:sz w:val="24"/>
          <w:szCs w:val="24"/>
          <w:shd w:val="clear" w:color="auto" w:fill="FFFFFF"/>
          <w:lang w:val="en-GB"/>
        </w:rPr>
        <w:t>Instrumens</w:t>
      </w:r>
      <w:proofErr w:type="spellEnd"/>
      <w:r w:rsidRPr="001E224B">
        <w:rPr>
          <w:rFonts w:ascii="Times New Roman" w:hAnsi="Times New Roman"/>
          <w:sz w:val="24"/>
          <w:szCs w:val="24"/>
          <w:shd w:val="clear" w:color="auto" w:fill="FFFFFF"/>
          <w:lang w:val="en-GB"/>
        </w:rPr>
        <w:t xml:space="preserve"> 2002</w:t>
      </w:r>
    </w:p>
    <w:p w14:paraId="44C118ED" w14:textId="2BCDE0AA" w:rsidR="00DF7E38" w:rsidRDefault="00DF7E38" w:rsidP="00DF7E38">
      <w:pPr>
        <w:spacing w:line="240" w:lineRule="auto"/>
        <w:rPr>
          <w:rFonts w:ascii="Times New Roman" w:hAnsi="Times New Roman"/>
          <w:sz w:val="24"/>
          <w:szCs w:val="24"/>
          <w:lang w:val="en-GB"/>
        </w:rPr>
      </w:pPr>
      <w:r w:rsidRPr="001E224B">
        <w:rPr>
          <w:rFonts w:ascii="Times New Roman" w:hAnsi="Times New Roman"/>
          <w:sz w:val="24"/>
          <w:szCs w:val="24"/>
          <w:lang w:val="en-GB"/>
        </w:rPr>
        <w:t>[</w:t>
      </w:r>
      <w:r>
        <w:rPr>
          <w:rFonts w:ascii="Times New Roman" w:hAnsi="Times New Roman"/>
          <w:sz w:val="24"/>
          <w:szCs w:val="24"/>
          <w:lang w:val="en-GB"/>
        </w:rPr>
        <w:t>19</w:t>
      </w:r>
      <w:r w:rsidRPr="001E224B">
        <w:rPr>
          <w:rFonts w:ascii="Times New Roman" w:hAnsi="Times New Roman"/>
          <w:sz w:val="24"/>
          <w:szCs w:val="24"/>
          <w:lang w:val="en-GB"/>
        </w:rPr>
        <w:t>] IA Telecommunications Systems Bulletin Application Guidelines, Electronic Industries Alliance 2006.</w:t>
      </w:r>
    </w:p>
    <w:p w14:paraId="6BA495B7" w14:textId="77777777" w:rsidR="00472B69" w:rsidRPr="001E224B" w:rsidRDefault="00472B69" w:rsidP="00472B69">
      <w:pPr>
        <w:spacing w:line="240" w:lineRule="auto"/>
        <w:rPr>
          <w:rFonts w:ascii="Times New Roman" w:hAnsi="Times New Roman"/>
          <w:sz w:val="24"/>
          <w:szCs w:val="24"/>
        </w:rPr>
      </w:pPr>
      <w:r w:rsidRPr="001E224B">
        <w:rPr>
          <w:rFonts w:ascii="Times New Roman" w:hAnsi="Times New Roman"/>
          <w:sz w:val="24"/>
          <w:szCs w:val="24"/>
          <w:lang w:val="en-GB"/>
        </w:rPr>
        <w:lastRenderedPageBreak/>
        <w:t>[</w:t>
      </w:r>
      <w:r>
        <w:rPr>
          <w:rFonts w:ascii="Times New Roman" w:hAnsi="Times New Roman"/>
          <w:sz w:val="24"/>
          <w:szCs w:val="24"/>
          <w:lang w:val="en-GB"/>
        </w:rPr>
        <w:t>20</w:t>
      </w:r>
      <w:r w:rsidRPr="001E224B">
        <w:rPr>
          <w:rFonts w:ascii="Times New Roman" w:hAnsi="Times New Roman"/>
          <w:sz w:val="24"/>
          <w:szCs w:val="24"/>
          <w:lang w:val="en-GB"/>
        </w:rPr>
        <w:t xml:space="preserve">] Speed matters: how Ethernet went from 3Mbps to 100Gbps… and beyond. </w:t>
      </w:r>
      <w:r w:rsidRPr="001E224B">
        <w:rPr>
          <w:rFonts w:ascii="Times New Roman" w:hAnsi="Times New Roman"/>
          <w:sz w:val="24"/>
          <w:szCs w:val="24"/>
        </w:rPr>
        <w:t xml:space="preserve">Dostępny: https://arstechnica.com/gadgets/2011/07/ethernet-how-does-it-work/3/ (Dostęp: 15.10.2021r.) </w:t>
      </w:r>
    </w:p>
    <w:p w14:paraId="3ED2967A" w14:textId="476188FF" w:rsidR="0089730F" w:rsidRPr="00472B69" w:rsidRDefault="00472B69" w:rsidP="009A0DC9">
      <w:pPr>
        <w:spacing w:line="240" w:lineRule="auto"/>
        <w:rPr>
          <w:rFonts w:ascii="Times New Roman" w:hAnsi="Times New Roman"/>
          <w:sz w:val="24"/>
          <w:szCs w:val="24"/>
          <w:lang w:val="en-GB"/>
        </w:rPr>
      </w:pPr>
      <w:r w:rsidRPr="001E224B">
        <w:rPr>
          <w:rFonts w:ascii="Times New Roman" w:hAnsi="Times New Roman"/>
          <w:sz w:val="24"/>
          <w:szCs w:val="24"/>
          <w:lang w:val="en-GB"/>
        </w:rPr>
        <w:t>[2</w:t>
      </w:r>
      <w:r>
        <w:rPr>
          <w:rFonts w:ascii="Times New Roman" w:hAnsi="Times New Roman"/>
          <w:sz w:val="24"/>
          <w:szCs w:val="24"/>
          <w:lang w:val="en-GB"/>
        </w:rPr>
        <w:t>1</w:t>
      </w:r>
      <w:r w:rsidRPr="001E224B">
        <w:rPr>
          <w:rFonts w:ascii="Times New Roman" w:hAnsi="Times New Roman"/>
          <w:sz w:val="24"/>
          <w:szCs w:val="24"/>
          <w:lang w:val="en-GB"/>
        </w:rPr>
        <w:t xml:space="preserve">] What is TCP and UDP? A simple explanation. </w:t>
      </w:r>
      <w:proofErr w:type="spellStart"/>
      <w:r w:rsidRPr="001E224B">
        <w:rPr>
          <w:rFonts w:ascii="Times New Roman" w:hAnsi="Times New Roman"/>
          <w:sz w:val="24"/>
          <w:szCs w:val="24"/>
          <w:lang w:val="en-GB"/>
        </w:rPr>
        <w:t>Dostępny</w:t>
      </w:r>
      <w:proofErr w:type="spellEnd"/>
      <w:r w:rsidRPr="001E224B">
        <w:rPr>
          <w:rFonts w:ascii="Times New Roman" w:hAnsi="Times New Roman"/>
          <w:sz w:val="24"/>
          <w:szCs w:val="24"/>
          <w:lang w:val="en-GB"/>
        </w:rPr>
        <w:t>: https://nordvpn.com/pl/blog/tcp-or-udp-which-is-better/  (</w:t>
      </w:r>
      <w:proofErr w:type="spellStart"/>
      <w:r w:rsidRPr="001E224B">
        <w:rPr>
          <w:rFonts w:ascii="Times New Roman" w:hAnsi="Times New Roman"/>
          <w:sz w:val="24"/>
          <w:szCs w:val="24"/>
          <w:lang w:val="en-GB"/>
        </w:rPr>
        <w:t>Dostęp</w:t>
      </w:r>
      <w:proofErr w:type="spellEnd"/>
      <w:r w:rsidRPr="001E224B">
        <w:rPr>
          <w:rFonts w:ascii="Times New Roman" w:hAnsi="Times New Roman"/>
          <w:sz w:val="24"/>
          <w:szCs w:val="24"/>
          <w:lang w:val="en-GB"/>
        </w:rPr>
        <w:t>: 04.01.2022r.)</w:t>
      </w:r>
    </w:p>
    <w:p w14:paraId="584CA7C2" w14:textId="03D17C14" w:rsidR="00666147" w:rsidRDefault="00666147" w:rsidP="009A0DC9">
      <w:pPr>
        <w:spacing w:line="240" w:lineRule="auto"/>
        <w:rPr>
          <w:rFonts w:ascii="Times New Roman" w:hAnsi="Times New Roman"/>
          <w:sz w:val="24"/>
          <w:szCs w:val="24"/>
          <w:lang w:val="en-GB"/>
        </w:rPr>
      </w:pPr>
      <w:r w:rsidRPr="001E224B">
        <w:rPr>
          <w:rFonts w:ascii="Times New Roman" w:hAnsi="Times New Roman"/>
          <w:sz w:val="24"/>
          <w:szCs w:val="24"/>
          <w:lang w:val="en-GB"/>
        </w:rPr>
        <w:t>[</w:t>
      </w:r>
      <w:r w:rsidR="00472B69">
        <w:rPr>
          <w:rFonts w:ascii="Times New Roman" w:hAnsi="Times New Roman"/>
          <w:sz w:val="24"/>
          <w:szCs w:val="24"/>
          <w:lang w:val="en-GB"/>
        </w:rPr>
        <w:t>22</w:t>
      </w:r>
      <w:r w:rsidRPr="001E224B">
        <w:rPr>
          <w:rFonts w:ascii="Times New Roman" w:hAnsi="Times New Roman"/>
          <w:sz w:val="24"/>
          <w:szCs w:val="24"/>
          <w:lang w:val="en-GB"/>
        </w:rPr>
        <w:t xml:space="preserve">] How it works. </w:t>
      </w:r>
      <w:proofErr w:type="spellStart"/>
      <w:r w:rsidRPr="001E224B">
        <w:rPr>
          <w:rFonts w:ascii="Times New Roman" w:hAnsi="Times New Roman"/>
          <w:sz w:val="24"/>
          <w:szCs w:val="24"/>
          <w:lang w:val="en-GB"/>
        </w:rPr>
        <w:t>Dostępny</w:t>
      </w:r>
      <w:proofErr w:type="spellEnd"/>
      <w:r w:rsidRPr="001E224B">
        <w:rPr>
          <w:rFonts w:ascii="Times New Roman" w:hAnsi="Times New Roman"/>
          <w:sz w:val="24"/>
          <w:szCs w:val="24"/>
          <w:lang w:val="en-GB"/>
        </w:rPr>
        <w:t>: https://socket.io/docs/v3/how-it-works/ (</w:t>
      </w:r>
      <w:proofErr w:type="spellStart"/>
      <w:r w:rsidRPr="001E224B">
        <w:rPr>
          <w:rFonts w:ascii="Times New Roman" w:hAnsi="Times New Roman"/>
          <w:sz w:val="24"/>
          <w:szCs w:val="24"/>
          <w:lang w:val="en-GB"/>
        </w:rPr>
        <w:t>dostęp</w:t>
      </w:r>
      <w:proofErr w:type="spellEnd"/>
      <w:r w:rsidRPr="001E224B">
        <w:rPr>
          <w:rFonts w:ascii="Times New Roman" w:hAnsi="Times New Roman"/>
          <w:sz w:val="24"/>
          <w:szCs w:val="24"/>
          <w:lang w:val="en-GB"/>
        </w:rPr>
        <w:t>: 25.12.2021r.)</w:t>
      </w:r>
    </w:p>
    <w:p w14:paraId="13AE5629" w14:textId="77777777" w:rsidR="00D33C4E" w:rsidRPr="001E224B" w:rsidRDefault="00D33C4E" w:rsidP="00D33C4E">
      <w:pPr>
        <w:spacing w:line="240" w:lineRule="auto"/>
        <w:rPr>
          <w:rFonts w:ascii="Times New Roman" w:hAnsi="Times New Roman"/>
          <w:sz w:val="24"/>
          <w:szCs w:val="24"/>
          <w:lang w:val="en-GB"/>
        </w:rPr>
      </w:pPr>
      <w:r w:rsidRPr="001E224B">
        <w:rPr>
          <w:rFonts w:ascii="Times New Roman" w:hAnsi="Times New Roman"/>
          <w:sz w:val="24"/>
          <w:szCs w:val="24"/>
          <w:lang w:val="en-GB"/>
        </w:rPr>
        <w:t>[</w:t>
      </w:r>
      <w:r>
        <w:rPr>
          <w:rFonts w:ascii="Times New Roman" w:hAnsi="Times New Roman"/>
          <w:sz w:val="24"/>
          <w:szCs w:val="24"/>
          <w:lang w:val="en-GB"/>
        </w:rPr>
        <w:t>23</w:t>
      </w:r>
      <w:r w:rsidRPr="001E224B">
        <w:rPr>
          <w:rFonts w:ascii="Times New Roman" w:hAnsi="Times New Roman"/>
          <w:sz w:val="24"/>
          <w:szCs w:val="24"/>
          <w:lang w:val="en-GB"/>
        </w:rPr>
        <w:t xml:space="preserve">] </w:t>
      </w:r>
      <w:proofErr w:type="spellStart"/>
      <w:r w:rsidRPr="001E224B">
        <w:rPr>
          <w:rFonts w:ascii="Times New Roman" w:hAnsi="Times New Roman"/>
          <w:sz w:val="24"/>
          <w:szCs w:val="24"/>
          <w:lang w:val="en-GB"/>
        </w:rPr>
        <w:t>Marsic</w:t>
      </w:r>
      <w:proofErr w:type="spellEnd"/>
      <w:r w:rsidRPr="001E224B">
        <w:rPr>
          <w:rFonts w:ascii="Times New Roman" w:hAnsi="Times New Roman"/>
          <w:sz w:val="24"/>
          <w:szCs w:val="24"/>
          <w:lang w:val="en-GB"/>
        </w:rPr>
        <w:t xml:space="preserve"> I.: Wireless networks, Rutgers University 2005  </w:t>
      </w:r>
    </w:p>
    <w:p w14:paraId="3AFE42D9" w14:textId="77777777" w:rsidR="00D33C4E" w:rsidRPr="001E224B" w:rsidRDefault="00D33C4E" w:rsidP="00D33C4E">
      <w:pPr>
        <w:spacing w:line="240" w:lineRule="auto"/>
        <w:rPr>
          <w:rFonts w:ascii="Times New Roman" w:hAnsi="Times New Roman"/>
          <w:sz w:val="24"/>
          <w:szCs w:val="24"/>
          <w:lang w:val="en-GB"/>
        </w:rPr>
      </w:pPr>
      <w:r w:rsidRPr="001E224B">
        <w:rPr>
          <w:rFonts w:ascii="Times New Roman" w:hAnsi="Times New Roman"/>
          <w:sz w:val="24"/>
          <w:szCs w:val="24"/>
          <w:lang w:val="en-GB"/>
        </w:rPr>
        <w:t>[2</w:t>
      </w:r>
      <w:r>
        <w:rPr>
          <w:rFonts w:ascii="Times New Roman" w:hAnsi="Times New Roman"/>
          <w:sz w:val="24"/>
          <w:szCs w:val="24"/>
          <w:lang w:val="en-GB"/>
        </w:rPr>
        <w:t>4</w:t>
      </w:r>
      <w:r w:rsidRPr="001E224B">
        <w:rPr>
          <w:rFonts w:ascii="Times New Roman" w:hAnsi="Times New Roman"/>
          <w:sz w:val="24"/>
          <w:szCs w:val="24"/>
          <w:lang w:val="en-GB"/>
        </w:rPr>
        <w:t xml:space="preserve">] What is Bluetooth?: A beginner's guide to the wireless technology </w:t>
      </w:r>
      <w:proofErr w:type="spellStart"/>
      <w:r w:rsidRPr="001E224B">
        <w:rPr>
          <w:rFonts w:ascii="Times New Roman" w:hAnsi="Times New Roman"/>
          <w:sz w:val="24"/>
          <w:szCs w:val="24"/>
          <w:lang w:val="en-GB"/>
        </w:rPr>
        <w:t>Dostępny</w:t>
      </w:r>
      <w:proofErr w:type="spellEnd"/>
      <w:r w:rsidRPr="001E224B">
        <w:rPr>
          <w:rFonts w:ascii="Times New Roman" w:hAnsi="Times New Roman"/>
          <w:sz w:val="24"/>
          <w:szCs w:val="24"/>
          <w:lang w:val="en-GB"/>
        </w:rPr>
        <w:t>: https://www.businessinsider.com/what-is-bluetooth?IR=T. (</w:t>
      </w:r>
      <w:proofErr w:type="spellStart"/>
      <w:r w:rsidRPr="001E224B">
        <w:rPr>
          <w:rFonts w:ascii="Times New Roman" w:hAnsi="Times New Roman"/>
          <w:sz w:val="24"/>
          <w:szCs w:val="24"/>
          <w:lang w:val="en-GB"/>
        </w:rPr>
        <w:t>Dostęp</w:t>
      </w:r>
      <w:proofErr w:type="spellEnd"/>
      <w:r w:rsidRPr="001E224B">
        <w:rPr>
          <w:rFonts w:ascii="Times New Roman" w:hAnsi="Times New Roman"/>
          <w:sz w:val="24"/>
          <w:szCs w:val="24"/>
          <w:lang w:val="en-GB"/>
        </w:rPr>
        <w:t>: 04.01.2022r.)</w:t>
      </w:r>
    </w:p>
    <w:p w14:paraId="2E74B846" w14:textId="5FB18F69" w:rsidR="00877126" w:rsidRDefault="00877126" w:rsidP="00877126">
      <w:pPr>
        <w:spacing w:line="240" w:lineRule="auto"/>
        <w:rPr>
          <w:rFonts w:ascii="Times New Roman" w:hAnsi="Times New Roman"/>
          <w:sz w:val="24"/>
          <w:szCs w:val="24"/>
        </w:rPr>
      </w:pPr>
      <w:r w:rsidRPr="001E224B">
        <w:rPr>
          <w:rFonts w:ascii="Times New Roman" w:hAnsi="Times New Roman"/>
          <w:sz w:val="24"/>
          <w:szCs w:val="24"/>
        </w:rPr>
        <w:t>[</w:t>
      </w:r>
      <w:r>
        <w:rPr>
          <w:rFonts w:ascii="Times New Roman" w:hAnsi="Times New Roman"/>
          <w:sz w:val="24"/>
          <w:szCs w:val="24"/>
        </w:rPr>
        <w:t>25</w:t>
      </w:r>
      <w:r w:rsidRPr="001E224B">
        <w:rPr>
          <w:rFonts w:ascii="Times New Roman" w:hAnsi="Times New Roman"/>
          <w:sz w:val="24"/>
          <w:szCs w:val="24"/>
        </w:rPr>
        <w:t xml:space="preserve">] Wprowadzenie do </w:t>
      </w:r>
      <w:proofErr w:type="spellStart"/>
      <w:r w:rsidRPr="001E224B">
        <w:rPr>
          <w:rFonts w:ascii="Times New Roman" w:hAnsi="Times New Roman"/>
          <w:sz w:val="24"/>
          <w:szCs w:val="24"/>
        </w:rPr>
        <w:t>Arduino</w:t>
      </w:r>
      <w:proofErr w:type="spellEnd"/>
      <w:r w:rsidRPr="001E224B">
        <w:rPr>
          <w:rFonts w:ascii="Times New Roman" w:hAnsi="Times New Roman"/>
          <w:sz w:val="24"/>
          <w:szCs w:val="24"/>
        </w:rPr>
        <w:t xml:space="preserve">. Dostępny: https://www.arduino.cc/en/Guide/Introduction (Dostęp: 15.10.2021r.) </w:t>
      </w:r>
    </w:p>
    <w:p w14:paraId="3A577388" w14:textId="37BDE509" w:rsidR="00A33EBB" w:rsidRPr="001E224B" w:rsidRDefault="00A33EBB" w:rsidP="00A33EBB">
      <w:pPr>
        <w:spacing w:line="240" w:lineRule="auto"/>
        <w:rPr>
          <w:rFonts w:ascii="Times New Roman" w:hAnsi="Times New Roman"/>
          <w:sz w:val="24"/>
          <w:szCs w:val="24"/>
        </w:rPr>
      </w:pPr>
      <w:r w:rsidRPr="001E224B">
        <w:rPr>
          <w:rFonts w:ascii="Times New Roman" w:hAnsi="Times New Roman"/>
          <w:sz w:val="24"/>
          <w:szCs w:val="24"/>
        </w:rPr>
        <w:t>[</w:t>
      </w:r>
      <w:r>
        <w:rPr>
          <w:rFonts w:ascii="Times New Roman" w:hAnsi="Times New Roman"/>
          <w:sz w:val="24"/>
          <w:szCs w:val="24"/>
        </w:rPr>
        <w:t>2</w:t>
      </w:r>
      <w:r w:rsidRPr="001E224B">
        <w:rPr>
          <w:rFonts w:ascii="Times New Roman" w:hAnsi="Times New Roman"/>
          <w:sz w:val="24"/>
          <w:szCs w:val="24"/>
        </w:rPr>
        <w:t xml:space="preserve">6] </w:t>
      </w:r>
      <w:proofErr w:type="spellStart"/>
      <w:r w:rsidRPr="001E224B">
        <w:rPr>
          <w:rFonts w:ascii="Times New Roman" w:hAnsi="Times New Roman"/>
          <w:sz w:val="24"/>
          <w:szCs w:val="24"/>
        </w:rPr>
        <w:t>Gareth</w:t>
      </w:r>
      <w:proofErr w:type="spellEnd"/>
      <w:r w:rsidRPr="001E224B">
        <w:rPr>
          <w:rFonts w:ascii="Times New Roman" w:hAnsi="Times New Roman"/>
          <w:sz w:val="24"/>
          <w:szCs w:val="24"/>
        </w:rPr>
        <w:t xml:space="preserve"> H.: </w:t>
      </w:r>
      <w:proofErr w:type="spellStart"/>
      <w:r w:rsidRPr="001E224B">
        <w:rPr>
          <w:rFonts w:ascii="Times New Roman" w:hAnsi="Times New Roman"/>
          <w:sz w:val="24"/>
          <w:szCs w:val="24"/>
        </w:rPr>
        <w:t>Raspberry</w:t>
      </w:r>
      <w:proofErr w:type="spellEnd"/>
      <w:r w:rsidRPr="001E224B">
        <w:rPr>
          <w:rFonts w:ascii="Times New Roman" w:hAnsi="Times New Roman"/>
          <w:sz w:val="24"/>
          <w:szCs w:val="24"/>
        </w:rPr>
        <w:t xml:space="preserve"> Pi. Przewodnik użytkownika, </w:t>
      </w:r>
      <w:proofErr w:type="spellStart"/>
      <w:r w:rsidRPr="001E224B">
        <w:rPr>
          <w:rFonts w:ascii="Times New Roman" w:hAnsi="Times New Roman"/>
          <w:sz w:val="24"/>
          <w:szCs w:val="24"/>
        </w:rPr>
        <w:t>Willey</w:t>
      </w:r>
      <w:proofErr w:type="spellEnd"/>
      <w:r w:rsidRPr="001E224B">
        <w:rPr>
          <w:rFonts w:ascii="Times New Roman" w:hAnsi="Times New Roman"/>
          <w:sz w:val="24"/>
          <w:szCs w:val="24"/>
        </w:rPr>
        <w:t xml:space="preserve"> 2012. </w:t>
      </w:r>
    </w:p>
    <w:p w14:paraId="77C8C748" w14:textId="3483DC50" w:rsidR="00A33EBB" w:rsidRPr="001E224B" w:rsidRDefault="00A33EBB" w:rsidP="00A33EBB">
      <w:pPr>
        <w:spacing w:line="240" w:lineRule="auto"/>
        <w:rPr>
          <w:rFonts w:ascii="Times New Roman" w:hAnsi="Times New Roman"/>
          <w:sz w:val="24"/>
          <w:szCs w:val="24"/>
          <w:lang w:val="en-GB"/>
        </w:rPr>
      </w:pPr>
      <w:r w:rsidRPr="001E224B">
        <w:rPr>
          <w:rFonts w:ascii="Times New Roman" w:hAnsi="Times New Roman"/>
          <w:sz w:val="24"/>
          <w:szCs w:val="24"/>
          <w:lang w:val="en-GB"/>
        </w:rPr>
        <w:t>[</w:t>
      </w:r>
      <w:r>
        <w:rPr>
          <w:rFonts w:ascii="Times New Roman" w:hAnsi="Times New Roman"/>
          <w:sz w:val="24"/>
          <w:szCs w:val="24"/>
          <w:lang w:val="en-GB"/>
        </w:rPr>
        <w:t>27</w:t>
      </w:r>
      <w:r w:rsidRPr="001E224B">
        <w:rPr>
          <w:rFonts w:ascii="Times New Roman" w:hAnsi="Times New Roman"/>
          <w:sz w:val="24"/>
          <w:szCs w:val="24"/>
          <w:lang w:val="en-GB"/>
        </w:rPr>
        <w:t>] Hughes-Croucher T., Wilson M.: Node: up and running, O'Reilly Media 2012</w:t>
      </w:r>
    </w:p>
    <w:p w14:paraId="78FFEAD9" w14:textId="661E6DC5" w:rsidR="00A33EBB" w:rsidRPr="00A33EBB" w:rsidRDefault="00A33EBB" w:rsidP="00877126">
      <w:pPr>
        <w:spacing w:line="240" w:lineRule="auto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GB"/>
        </w:rPr>
        <w:t xml:space="preserve">[28] </w:t>
      </w:r>
      <w:r w:rsidRPr="001E224B">
        <w:rPr>
          <w:rFonts w:ascii="Times New Roman" w:hAnsi="Times New Roman"/>
          <w:sz w:val="24"/>
          <w:szCs w:val="24"/>
          <w:lang w:val="en-GB"/>
        </w:rPr>
        <w:t>DS18B20 - Programmable Resolution 1-Wire Digital Thermometer, Maxim Integrated 201</w:t>
      </w:r>
      <w:r>
        <w:rPr>
          <w:rFonts w:ascii="Times New Roman" w:hAnsi="Times New Roman"/>
          <w:sz w:val="24"/>
          <w:szCs w:val="24"/>
          <w:lang w:val="en-GB"/>
        </w:rPr>
        <w:t>9</w:t>
      </w:r>
      <w:r w:rsidRPr="001E224B">
        <w:rPr>
          <w:rFonts w:ascii="Times New Roman" w:hAnsi="Times New Roman"/>
          <w:sz w:val="24"/>
          <w:szCs w:val="24"/>
          <w:lang w:val="en-GB"/>
        </w:rPr>
        <w:t>.</w:t>
      </w:r>
    </w:p>
    <w:p w14:paraId="614F7EEF" w14:textId="029D3436" w:rsidR="00833B9E" w:rsidRPr="00B92ABA" w:rsidRDefault="00833B9E" w:rsidP="00877126">
      <w:pPr>
        <w:spacing w:line="240" w:lineRule="auto"/>
        <w:rPr>
          <w:rFonts w:ascii="Times New Roman" w:hAnsi="Times New Roman"/>
          <w:sz w:val="24"/>
          <w:szCs w:val="24"/>
          <w:shd w:val="clear" w:color="auto" w:fill="FFFFFF"/>
        </w:rPr>
      </w:pPr>
      <w:r w:rsidRPr="00B92ABA">
        <w:rPr>
          <w:rFonts w:ascii="Times New Roman" w:hAnsi="Times New Roman"/>
          <w:sz w:val="24"/>
          <w:szCs w:val="24"/>
          <w:shd w:val="clear" w:color="auto" w:fill="FFFFFF"/>
        </w:rPr>
        <w:t>[</w:t>
      </w:r>
      <w:r w:rsidR="00A33EBB" w:rsidRPr="00B92ABA">
        <w:rPr>
          <w:rFonts w:ascii="Times New Roman" w:hAnsi="Times New Roman"/>
          <w:sz w:val="24"/>
          <w:szCs w:val="24"/>
          <w:shd w:val="clear" w:color="auto" w:fill="FFFFFF"/>
        </w:rPr>
        <w:t>29</w:t>
      </w:r>
      <w:r w:rsidRPr="00B92ABA">
        <w:rPr>
          <w:rFonts w:ascii="Times New Roman" w:hAnsi="Times New Roman"/>
          <w:sz w:val="24"/>
          <w:szCs w:val="24"/>
          <w:shd w:val="clear" w:color="auto" w:fill="FFFFFF"/>
        </w:rPr>
        <w:t xml:space="preserve">] </w:t>
      </w:r>
      <w:r w:rsidR="00B92ABA" w:rsidRPr="00B92ABA">
        <w:rPr>
          <w:rFonts w:ascii="Times New Roman" w:hAnsi="Times New Roman"/>
          <w:sz w:val="24"/>
          <w:szCs w:val="24"/>
          <w:shd w:val="clear" w:color="auto" w:fill="FFFFFF"/>
        </w:rPr>
        <w:t xml:space="preserve"> </w:t>
      </w:r>
      <w:r w:rsidR="00B92ABA" w:rsidRPr="00B92ABA">
        <w:rPr>
          <w:rFonts w:ascii="Times New Roman" w:hAnsi="Times New Roman"/>
          <w:sz w:val="24"/>
          <w:szCs w:val="24"/>
        </w:rPr>
        <w:t>Przekaźnik SRD-05VDC-SL-C</w:t>
      </w:r>
      <w:r w:rsidR="00B92ABA" w:rsidRPr="00B92ABA">
        <w:rPr>
          <w:rFonts w:ascii="Times New Roman" w:hAnsi="Times New Roman"/>
          <w:sz w:val="28"/>
          <w:szCs w:val="28"/>
        </w:rPr>
        <w:t xml:space="preserve"> </w:t>
      </w:r>
      <w:r w:rsidR="00B92ABA" w:rsidRPr="00B92ABA">
        <w:rPr>
          <w:rFonts w:ascii="Times New Roman" w:hAnsi="Times New Roman"/>
          <w:sz w:val="24"/>
          <w:szCs w:val="24"/>
        </w:rPr>
        <w:t>–</w:t>
      </w:r>
      <w:r w:rsidRPr="00B92ABA">
        <w:rPr>
          <w:rFonts w:ascii="Times New Roman" w:hAnsi="Times New Roman"/>
          <w:sz w:val="24"/>
          <w:szCs w:val="24"/>
        </w:rPr>
        <w:t xml:space="preserve"> </w:t>
      </w:r>
      <w:r w:rsidR="00B92ABA" w:rsidRPr="00B92ABA">
        <w:rPr>
          <w:rFonts w:ascii="Times New Roman" w:hAnsi="Times New Roman"/>
          <w:sz w:val="24"/>
          <w:szCs w:val="24"/>
        </w:rPr>
        <w:t>Karta katalogowa</w:t>
      </w:r>
      <w:r w:rsidRPr="00B92ABA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B92ABA">
        <w:rPr>
          <w:rFonts w:ascii="Times New Roman" w:hAnsi="Times New Roman"/>
          <w:sz w:val="24"/>
          <w:szCs w:val="24"/>
        </w:rPr>
        <w:t>Songle</w:t>
      </w:r>
      <w:proofErr w:type="spellEnd"/>
      <w:r w:rsidR="00B92ABA" w:rsidRPr="00B92ABA">
        <w:rPr>
          <w:rFonts w:ascii="Times New Roman" w:hAnsi="Times New Roman"/>
          <w:sz w:val="24"/>
          <w:szCs w:val="24"/>
        </w:rPr>
        <w:t xml:space="preserve"> </w:t>
      </w:r>
      <w:r w:rsidR="00B92ABA">
        <w:rPr>
          <w:rFonts w:ascii="Times New Roman" w:hAnsi="Times New Roman"/>
          <w:sz w:val="24"/>
          <w:szCs w:val="24"/>
        </w:rPr>
        <w:t>2021</w:t>
      </w:r>
    </w:p>
    <w:p w14:paraId="1691C2CA" w14:textId="357C6E76" w:rsidR="00D33C4E" w:rsidRPr="0027470A" w:rsidRDefault="0027470A" w:rsidP="009A0DC9">
      <w:pPr>
        <w:spacing w:line="240" w:lineRule="auto"/>
        <w:rPr>
          <w:rFonts w:ascii="Times New Roman" w:hAnsi="Times New Roman"/>
          <w:sz w:val="24"/>
          <w:szCs w:val="24"/>
          <w:lang w:val="en-GB"/>
        </w:rPr>
      </w:pPr>
      <w:r w:rsidRPr="001E224B">
        <w:rPr>
          <w:rFonts w:ascii="Times New Roman" w:hAnsi="Times New Roman"/>
          <w:sz w:val="24"/>
          <w:szCs w:val="24"/>
          <w:lang w:val="en-GB"/>
        </w:rPr>
        <w:t>[</w:t>
      </w:r>
      <w:r w:rsidR="00A33EBB">
        <w:rPr>
          <w:rFonts w:ascii="Times New Roman" w:hAnsi="Times New Roman"/>
          <w:sz w:val="24"/>
          <w:szCs w:val="24"/>
          <w:lang w:val="en-GB"/>
        </w:rPr>
        <w:t>30</w:t>
      </w:r>
      <w:r w:rsidRPr="001E224B">
        <w:rPr>
          <w:rFonts w:ascii="Times New Roman" w:hAnsi="Times New Roman"/>
          <w:sz w:val="24"/>
          <w:szCs w:val="24"/>
          <w:lang w:val="en-GB"/>
        </w:rPr>
        <w:t xml:space="preserve">] Photo Conductive </w:t>
      </w:r>
      <w:proofErr w:type="spellStart"/>
      <w:r w:rsidRPr="001E224B">
        <w:rPr>
          <w:rFonts w:ascii="Times New Roman" w:hAnsi="Times New Roman"/>
          <w:sz w:val="24"/>
          <w:szCs w:val="24"/>
          <w:lang w:val="en-GB"/>
        </w:rPr>
        <w:t>Cel</w:t>
      </w:r>
      <w:proofErr w:type="spellEnd"/>
      <w:r w:rsidRPr="001E224B">
        <w:rPr>
          <w:rFonts w:ascii="Times New Roman" w:hAnsi="Times New Roman"/>
          <w:sz w:val="24"/>
          <w:szCs w:val="24"/>
          <w:lang w:val="en-GB"/>
        </w:rPr>
        <w:t xml:space="preserve"> - Data Sheet, Hamamatsu Corporation 2002.</w:t>
      </w:r>
    </w:p>
    <w:p w14:paraId="369F328E" w14:textId="41203A77" w:rsidR="00666147" w:rsidRDefault="00666147" w:rsidP="009A0DC9">
      <w:pPr>
        <w:spacing w:line="240" w:lineRule="auto"/>
        <w:rPr>
          <w:rFonts w:ascii="Times New Roman" w:hAnsi="Times New Roman"/>
          <w:sz w:val="24"/>
          <w:szCs w:val="24"/>
          <w:lang w:val="en-GB"/>
        </w:rPr>
      </w:pPr>
      <w:r w:rsidRPr="001E224B">
        <w:rPr>
          <w:rFonts w:ascii="Times New Roman" w:hAnsi="Times New Roman"/>
          <w:sz w:val="24"/>
          <w:szCs w:val="24"/>
          <w:lang w:val="en-GB"/>
        </w:rPr>
        <w:t>[</w:t>
      </w:r>
      <w:r w:rsidR="00A33EBB">
        <w:rPr>
          <w:rFonts w:ascii="Times New Roman" w:hAnsi="Times New Roman"/>
          <w:sz w:val="24"/>
          <w:szCs w:val="24"/>
          <w:lang w:val="en-GB"/>
        </w:rPr>
        <w:t>31</w:t>
      </w:r>
      <w:r w:rsidRPr="001E224B">
        <w:rPr>
          <w:rFonts w:ascii="Times New Roman" w:hAnsi="Times New Roman"/>
          <w:sz w:val="24"/>
          <w:szCs w:val="24"/>
          <w:lang w:val="en-GB"/>
        </w:rPr>
        <w:t xml:space="preserve">] Jacobson D., Woods D., Brail G.: </w:t>
      </w:r>
      <w:proofErr w:type="spellStart"/>
      <w:r w:rsidRPr="001E224B">
        <w:rPr>
          <w:rFonts w:ascii="Times New Roman" w:hAnsi="Times New Roman"/>
          <w:sz w:val="24"/>
          <w:szCs w:val="24"/>
          <w:lang w:val="en-GB"/>
        </w:rPr>
        <w:t>Interfejs</w:t>
      </w:r>
      <w:proofErr w:type="spellEnd"/>
      <w:r w:rsidRPr="001E224B">
        <w:rPr>
          <w:rFonts w:ascii="Times New Roman" w:hAnsi="Times New Roman"/>
          <w:sz w:val="24"/>
          <w:szCs w:val="24"/>
          <w:lang w:val="en-GB"/>
        </w:rPr>
        <w:t xml:space="preserve"> API: </w:t>
      </w:r>
      <w:proofErr w:type="spellStart"/>
      <w:r w:rsidRPr="001E224B">
        <w:rPr>
          <w:rFonts w:ascii="Times New Roman" w:hAnsi="Times New Roman"/>
          <w:sz w:val="24"/>
          <w:szCs w:val="24"/>
          <w:lang w:val="en-GB"/>
        </w:rPr>
        <w:t>Strategia</w:t>
      </w:r>
      <w:proofErr w:type="spellEnd"/>
      <w:r w:rsidRPr="001E224B">
        <w:rPr>
          <w:rFonts w:ascii="Times New Roman" w:hAnsi="Times New Roman"/>
          <w:sz w:val="24"/>
          <w:szCs w:val="24"/>
          <w:lang w:val="en-GB"/>
        </w:rPr>
        <w:t xml:space="preserve"> </w:t>
      </w:r>
      <w:proofErr w:type="spellStart"/>
      <w:r w:rsidRPr="001E224B">
        <w:rPr>
          <w:rFonts w:ascii="Times New Roman" w:hAnsi="Times New Roman"/>
          <w:sz w:val="24"/>
          <w:szCs w:val="24"/>
          <w:lang w:val="en-GB"/>
        </w:rPr>
        <w:t>programisty</w:t>
      </w:r>
      <w:proofErr w:type="spellEnd"/>
      <w:r w:rsidRPr="001E224B">
        <w:rPr>
          <w:rFonts w:ascii="Times New Roman" w:hAnsi="Times New Roman"/>
          <w:sz w:val="24"/>
          <w:szCs w:val="24"/>
          <w:lang w:val="en-GB"/>
        </w:rPr>
        <w:t>, Helion 2015</w:t>
      </w:r>
    </w:p>
    <w:p w14:paraId="7341111A" w14:textId="699919DA" w:rsidR="0027470A" w:rsidRPr="00833B9E" w:rsidRDefault="00833B9E" w:rsidP="009A0DC9">
      <w:pPr>
        <w:spacing w:line="240" w:lineRule="auto"/>
        <w:rPr>
          <w:rFonts w:ascii="Times New Roman" w:hAnsi="Times New Roman"/>
          <w:sz w:val="24"/>
          <w:szCs w:val="24"/>
        </w:rPr>
      </w:pPr>
      <w:r w:rsidRPr="001E224B">
        <w:rPr>
          <w:rFonts w:ascii="Times New Roman" w:hAnsi="Times New Roman"/>
          <w:sz w:val="24"/>
          <w:szCs w:val="24"/>
        </w:rPr>
        <w:t>[</w:t>
      </w:r>
      <w:r w:rsidR="00A33EBB">
        <w:rPr>
          <w:rFonts w:ascii="Times New Roman" w:hAnsi="Times New Roman"/>
          <w:sz w:val="24"/>
          <w:szCs w:val="24"/>
        </w:rPr>
        <w:t>32</w:t>
      </w:r>
      <w:r w:rsidRPr="001E224B">
        <w:rPr>
          <w:rFonts w:ascii="Times New Roman" w:hAnsi="Times New Roman"/>
          <w:sz w:val="24"/>
          <w:szCs w:val="24"/>
        </w:rPr>
        <w:t xml:space="preserve">] Opis produktu. Dostępny: https://socket.io/ (dostęp: 25.12.2021r.) </w:t>
      </w:r>
    </w:p>
    <w:p w14:paraId="179CA6F4" w14:textId="34CD4748" w:rsidR="00833B9E" w:rsidRPr="001E224B" w:rsidRDefault="00666147" w:rsidP="009A0DC9">
      <w:pPr>
        <w:spacing w:line="240" w:lineRule="auto"/>
        <w:rPr>
          <w:rFonts w:ascii="Times New Roman" w:hAnsi="Times New Roman"/>
          <w:sz w:val="24"/>
          <w:szCs w:val="24"/>
          <w:lang w:val="en-GB"/>
        </w:rPr>
      </w:pPr>
      <w:r w:rsidRPr="001E224B">
        <w:rPr>
          <w:rFonts w:ascii="Times New Roman" w:hAnsi="Times New Roman"/>
          <w:sz w:val="24"/>
          <w:szCs w:val="24"/>
          <w:lang w:val="en-GB"/>
        </w:rPr>
        <w:t>[</w:t>
      </w:r>
      <w:r w:rsidR="00833B9E">
        <w:rPr>
          <w:rFonts w:ascii="Times New Roman" w:hAnsi="Times New Roman"/>
          <w:sz w:val="24"/>
          <w:szCs w:val="24"/>
          <w:lang w:val="en-GB"/>
        </w:rPr>
        <w:t>3</w:t>
      </w:r>
      <w:r w:rsidR="00A33EBB">
        <w:rPr>
          <w:rFonts w:ascii="Times New Roman" w:hAnsi="Times New Roman"/>
          <w:sz w:val="24"/>
          <w:szCs w:val="24"/>
          <w:lang w:val="en-GB"/>
        </w:rPr>
        <w:t>3</w:t>
      </w:r>
      <w:r w:rsidRPr="001E224B">
        <w:rPr>
          <w:rFonts w:ascii="Times New Roman" w:hAnsi="Times New Roman"/>
          <w:sz w:val="24"/>
          <w:szCs w:val="24"/>
          <w:lang w:val="en-GB"/>
        </w:rPr>
        <w:t xml:space="preserve">] </w:t>
      </w:r>
      <w:proofErr w:type="spellStart"/>
      <w:r w:rsidRPr="001E224B">
        <w:rPr>
          <w:rFonts w:ascii="Times New Roman" w:hAnsi="Times New Roman"/>
          <w:sz w:val="24"/>
          <w:szCs w:val="24"/>
          <w:lang w:val="en-GB"/>
        </w:rPr>
        <w:t>Zammetti</w:t>
      </w:r>
      <w:proofErr w:type="spellEnd"/>
      <w:r w:rsidRPr="001E224B">
        <w:rPr>
          <w:rFonts w:ascii="Times New Roman" w:hAnsi="Times New Roman"/>
          <w:sz w:val="24"/>
          <w:szCs w:val="24"/>
          <w:lang w:val="en-GB"/>
        </w:rPr>
        <w:t xml:space="preserve"> F.: Modern Full-Stack Development: Using TypeScript, React, Node.js, Webpack, and Docker; </w:t>
      </w:r>
      <w:proofErr w:type="spellStart"/>
      <w:r w:rsidRPr="001E224B">
        <w:rPr>
          <w:rFonts w:ascii="Times New Roman" w:hAnsi="Times New Roman"/>
          <w:sz w:val="24"/>
          <w:szCs w:val="24"/>
          <w:lang w:val="en-GB"/>
        </w:rPr>
        <w:t>Apress</w:t>
      </w:r>
      <w:proofErr w:type="spellEnd"/>
      <w:r w:rsidRPr="001E224B">
        <w:rPr>
          <w:rFonts w:ascii="Times New Roman" w:hAnsi="Times New Roman"/>
          <w:sz w:val="24"/>
          <w:szCs w:val="24"/>
          <w:lang w:val="en-GB"/>
        </w:rPr>
        <w:t xml:space="preserve"> 2020.</w:t>
      </w:r>
    </w:p>
    <w:p w14:paraId="729BAFD8" w14:textId="3842BAEB" w:rsidR="001F1E30" w:rsidRDefault="001F1E30">
      <w:pPr>
        <w:spacing w:after="0" w:line="240" w:lineRule="auto"/>
        <w:jc w:val="left"/>
        <w:rPr>
          <w:rFonts w:ascii="Times New Roman" w:hAnsi="Times New Roman"/>
          <w:color w:val="FF0000"/>
          <w:sz w:val="24"/>
          <w:szCs w:val="24"/>
          <w:lang w:val="en-US"/>
        </w:rPr>
      </w:pPr>
      <w:r w:rsidRPr="002377B1">
        <w:rPr>
          <w:rFonts w:ascii="Times New Roman" w:hAnsi="Times New Roman"/>
          <w:color w:val="FF0000"/>
          <w:sz w:val="24"/>
          <w:szCs w:val="24"/>
          <w:lang w:val="en-US"/>
        </w:rPr>
        <w:br w:type="page"/>
      </w:r>
    </w:p>
    <w:p w14:paraId="11B8B860" w14:textId="77777777" w:rsidR="009A5B89" w:rsidRPr="009A5B89" w:rsidRDefault="009A5B89" w:rsidP="009A5B89">
      <w:pPr>
        <w:pStyle w:val="Bibliografia"/>
        <w:rPr>
          <w:rFonts w:ascii="Times New Roman" w:hAnsi="Times New Roman"/>
          <w:sz w:val="24"/>
        </w:rPr>
      </w:pPr>
      <w:r>
        <w:rPr>
          <w:color w:val="FF0000"/>
          <w:lang w:val="en-US"/>
        </w:rPr>
        <w:lastRenderedPageBreak/>
        <w:fldChar w:fldCharType="begin"/>
      </w:r>
      <w:r w:rsidRPr="009A5B89">
        <w:rPr>
          <w:color w:val="FF0000"/>
          <w:lang w:val="en-GB"/>
        </w:rPr>
        <w:instrText xml:space="preserve"> ADDIN ZOTERO_BIBL {"uncited":[],"omitted":[],"custom":[]} CSL_BIBLIOGRAPHY </w:instrText>
      </w:r>
      <w:r>
        <w:rPr>
          <w:color w:val="FF0000"/>
          <w:lang w:val="en-US"/>
        </w:rPr>
        <w:fldChar w:fldCharType="separate"/>
      </w:r>
      <w:r w:rsidRPr="009A5B89">
        <w:rPr>
          <w:rFonts w:ascii="Times New Roman" w:hAnsi="Times New Roman"/>
          <w:sz w:val="24"/>
          <w:lang w:val="en-GB"/>
        </w:rPr>
        <w:t xml:space="preserve">„Arduino Support for Personalized Learning of Control Theory Basics”. </w:t>
      </w:r>
      <w:r w:rsidRPr="009A5B89">
        <w:rPr>
          <w:rFonts w:ascii="Times New Roman" w:hAnsi="Times New Roman"/>
          <w:i/>
          <w:iCs/>
          <w:sz w:val="24"/>
        </w:rPr>
        <w:t>IFAC-</w:t>
      </w:r>
      <w:proofErr w:type="spellStart"/>
      <w:r w:rsidRPr="009A5B89">
        <w:rPr>
          <w:rFonts w:ascii="Times New Roman" w:hAnsi="Times New Roman"/>
          <w:i/>
          <w:iCs/>
          <w:sz w:val="24"/>
        </w:rPr>
        <w:t>PapersOnLine</w:t>
      </w:r>
      <w:proofErr w:type="spellEnd"/>
      <w:r w:rsidRPr="009A5B89">
        <w:rPr>
          <w:rFonts w:ascii="Times New Roman" w:hAnsi="Times New Roman"/>
          <w:sz w:val="24"/>
        </w:rPr>
        <w:t xml:space="preserve"> 52, nr 27 (1 styczeń 2019): 217–21. https://doi.org/10.1016/j.ifacol.2019.12.759.</w:t>
      </w:r>
    </w:p>
    <w:p w14:paraId="7685ECC6" w14:textId="77777777" w:rsidR="009A5B89" w:rsidRPr="009A5B89" w:rsidRDefault="009A5B89" w:rsidP="009A5B89">
      <w:pPr>
        <w:pStyle w:val="Bibliografia"/>
        <w:rPr>
          <w:rFonts w:ascii="Times New Roman" w:hAnsi="Times New Roman"/>
          <w:sz w:val="24"/>
        </w:rPr>
      </w:pPr>
      <w:r w:rsidRPr="009A5B89">
        <w:rPr>
          <w:rFonts w:ascii="Times New Roman" w:hAnsi="Times New Roman"/>
          <w:sz w:val="24"/>
        </w:rPr>
        <w:t xml:space="preserve">kuka.com. </w:t>
      </w:r>
      <w:proofErr w:type="spellStart"/>
      <w:r w:rsidRPr="009A5B89">
        <w:rPr>
          <w:rFonts w:ascii="Times New Roman" w:hAnsi="Times New Roman"/>
          <w:i/>
          <w:iCs/>
          <w:sz w:val="24"/>
        </w:rPr>
        <w:t>KUKA.SystemSoftware</w:t>
      </w:r>
      <w:proofErr w:type="spellEnd"/>
      <w:r w:rsidRPr="009A5B89">
        <w:rPr>
          <w:rFonts w:ascii="Times New Roman" w:hAnsi="Times New Roman"/>
          <w:sz w:val="24"/>
        </w:rPr>
        <w:t>. Dostępny: https://www.kuka.com/pl-pl/produkty-i-usługi/systemy-robotów/oprogramowanie/oprogramowanie-systemowe/kuka_systemsoftware, Odwiedzono 07.01.21, b.d.</w:t>
      </w:r>
    </w:p>
    <w:p w14:paraId="7309A9A7" w14:textId="2FEF7EF9" w:rsidR="009A5B89" w:rsidRPr="009A5B89" w:rsidRDefault="009A5B89">
      <w:pPr>
        <w:spacing w:after="0" w:line="240" w:lineRule="auto"/>
        <w:jc w:val="left"/>
        <w:rPr>
          <w:rFonts w:ascii="Times New Roman" w:hAnsi="Times New Roman"/>
          <w:color w:val="FF0000"/>
          <w:sz w:val="24"/>
          <w:szCs w:val="24"/>
        </w:rPr>
      </w:pPr>
      <w:r>
        <w:rPr>
          <w:rFonts w:ascii="Times New Roman" w:hAnsi="Times New Roman"/>
          <w:color w:val="FF0000"/>
          <w:sz w:val="24"/>
          <w:szCs w:val="24"/>
          <w:lang w:val="en-US"/>
        </w:rPr>
        <w:fldChar w:fldCharType="end"/>
      </w:r>
    </w:p>
    <w:p w14:paraId="5741F1F1" w14:textId="057EA943" w:rsidR="00EC5E7B" w:rsidRPr="00EC5E7B" w:rsidRDefault="00EC5E7B" w:rsidP="00EC5E7B">
      <w:pPr>
        <w:pStyle w:val="Nagwek1"/>
        <w:numPr>
          <w:ilvl w:val="0"/>
          <w:numId w:val="0"/>
        </w:numPr>
        <w:ind w:left="714" w:hanging="357"/>
      </w:pPr>
      <w:bookmarkStart w:id="15" w:name="_Toc93053431"/>
      <w:r w:rsidRPr="00EC5E7B">
        <w:t>Spis rysunków</w:t>
      </w:r>
      <w:bookmarkEnd w:id="15"/>
    </w:p>
    <w:p w14:paraId="792D53CD" w14:textId="0D0228A8" w:rsidR="00AB0FC9" w:rsidRDefault="00E65E44">
      <w:pPr>
        <w:pStyle w:val="Spisilustracji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lang w:eastAsia="pl-PL"/>
        </w:rPr>
      </w:pPr>
      <w:r>
        <w:rPr>
          <w:color w:val="FF0000"/>
          <w:szCs w:val="24"/>
        </w:rPr>
        <w:fldChar w:fldCharType="begin"/>
      </w:r>
      <w:r>
        <w:rPr>
          <w:color w:val="FF0000"/>
          <w:szCs w:val="24"/>
        </w:rPr>
        <w:instrText xml:space="preserve"> TOC \h \z \c "Rys." </w:instrText>
      </w:r>
      <w:r>
        <w:rPr>
          <w:color w:val="FF0000"/>
          <w:szCs w:val="24"/>
        </w:rPr>
        <w:fldChar w:fldCharType="separate"/>
      </w:r>
      <w:hyperlink w:anchor="_Toc93053510" w:history="1">
        <w:r w:rsidR="00AB0FC9" w:rsidRPr="00BE6C73">
          <w:rPr>
            <w:rStyle w:val="Hipercze"/>
            <w:noProof/>
          </w:rPr>
          <w:t>Rys. 1.1. nowy rysunek</w:t>
        </w:r>
        <w:r w:rsidR="00AB0FC9">
          <w:rPr>
            <w:noProof/>
            <w:webHidden/>
          </w:rPr>
          <w:tab/>
        </w:r>
        <w:r w:rsidR="00AB0FC9">
          <w:rPr>
            <w:noProof/>
            <w:webHidden/>
          </w:rPr>
          <w:fldChar w:fldCharType="begin"/>
        </w:r>
        <w:r w:rsidR="00AB0FC9">
          <w:rPr>
            <w:noProof/>
            <w:webHidden/>
          </w:rPr>
          <w:instrText xml:space="preserve"> PAGEREF _Toc93053510 \h </w:instrText>
        </w:r>
        <w:r w:rsidR="00AB0FC9">
          <w:rPr>
            <w:noProof/>
            <w:webHidden/>
          </w:rPr>
        </w:r>
        <w:r w:rsidR="00AB0FC9">
          <w:rPr>
            <w:noProof/>
            <w:webHidden/>
          </w:rPr>
          <w:fldChar w:fldCharType="separate"/>
        </w:r>
        <w:r w:rsidR="00AB0FC9">
          <w:rPr>
            <w:noProof/>
            <w:webHidden/>
          </w:rPr>
          <w:t>5</w:t>
        </w:r>
        <w:r w:rsidR="00AB0FC9">
          <w:rPr>
            <w:noProof/>
            <w:webHidden/>
          </w:rPr>
          <w:fldChar w:fldCharType="end"/>
        </w:r>
      </w:hyperlink>
    </w:p>
    <w:p w14:paraId="5AF4CBAB" w14:textId="159922F0" w:rsidR="00AB0FC9" w:rsidRDefault="00AA0614">
      <w:pPr>
        <w:pStyle w:val="Spisilustracji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lang w:eastAsia="pl-PL"/>
        </w:rPr>
      </w:pPr>
      <w:hyperlink w:anchor="_Toc93053511" w:history="1">
        <w:r w:rsidR="00AB0FC9" w:rsidRPr="00BE6C73">
          <w:rPr>
            <w:rStyle w:val="Hipercze"/>
            <w:noProof/>
          </w:rPr>
          <w:t>Rys. 2.1. Schemat przedstawiający przykładowy Smart Home [3]</w:t>
        </w:r>
        <w:r w:rsidR="00AB0FC9">
          <w:rPr>
            <w:noProof/>
            <w:webHidden/>
          </w:rPr>
          <w:tab/>
        </w:r>
        <w:r w:rsidR="00AB0FC9">
          <w:rPr>
            <w:noProof/>
            <w:webHidden/>
          </w:rPr>
          <w:fldChar w:fldCharType="begin"/>
        </w:r>
        <w:r w:rsidR="00AB0FC9">
          <w:rPr>
            <w:noProof/>
            <w:webHidden/>
          </w:rPr>
          <w:instrText xml:space="preserve"> PAGEREF _Toc93053511 \h </w:instrText>
        </w:r>
        <w:r w:rsidR="00AB0FC9">
          <w:rPr>
            <w:noProof/>
            <w:webHidden/>
          </w:rPr>
        </w:r>
        <w:r w:rsidR="00AB0FC9">
          <w:rPr>
            <w:noProof/>
            <w:webHidden/>
          </w:rPr>
          <w:fldChar w:fldCharType="separate"/>
        </w:r>
        <w:r w:rsidR="00AB0FC9">
          <w:rPr>
            <w:noProof/>
            <w:webHidden/>
          </w:rPr>
          <w:t>6</w:t>
        </w:r>
        <w:r w:rsidR="00AB0FC9">
          <w:rPr>
            <w:noProof/>
            <w:webHidden/>
          </w:rPr>
          <w:fldChar w:fldCharType="end"/>
        </w:r>
      </w:hyperlink>
    </w:p>
    <w:p w14:paraId="7C36440C" w14:textId="41DF94AD" w:rsidR="00AB0FC9" w:rsidRDefault="00AA0614">
      <w:pPr>
        <w:pStyle w:val="Spisilustracji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lang w:eastAsia="pl-PL"/>
        </w:rPr>
      </w:pPr>
      <w:hyperlink w:anchor="_Toc93053512" w:history="1">
        <w:r w:rsidR="00AB0FC9" w:rsidRPr="00BE6C73">
          <w:rPr>
            <w:rStyle w:val="Hipercze"/>
            <w:iCs/>
            <w:noProof/>
          </w:rPr>
          <w:t xml:space="preserve">Rys. 2.2. </w:t>
        </w:r>
        <w:r w:rsidR="00AB0FC9" w:rsidRPr="00BE6C73">
          <w:rPr>
            <w:rStyle w:val="Hipercze"/>
            <w:noProof/>
          </w:rPr>
          <w:t>Ogólny schemat magistrali połączeń KNX.</w:t>
        </w:r>
        <w:r w:rsidR="00AB0FC9">
          <w:rPr>
            <w:noProof/>
            <w:webHidden/>
          </w:rPr>
          <w:tab/>
        </w:r>
        <w:r w:rsidR="00AB0FC9">
          <w:rPr>
            <w:noProof/>
            <w:webHidden/>
          </w:rPr>
          <w:fldChar w:fldCharType="begin"/>
        </w:r>
        <w:r w:rsidR="00AB0FC9">
          <w:rPr>
            <w:noProof/>
            <w:webHidden/>
          </w:rPr>
          <w:instrText xml:space="preserve"> PAGEREF _Toc93053512 \h </w:instrText>
        </w:r>
        <w:r w:rsidR="00AB0FC9">
          <w:rPr>
            <w:noProof/>
            <w:webHidden/>
          </w:rPr>
        </w:r>
        <w:r w:rsidR="00AB0FC9">
          <w:rPr>
            <w:noProof/>
            <w:webHidden/>
          </w:rPr>
          <w:fldChar w:fldCharType="separate"/>
        </w:r>
        <w:r w:rsidR="00AB0FC9">
          <w:rPr>
            <w:noProof/>
            <w:webHidden/>
          </w:rPr>
          <w:t>6</w:t>
        </w:r>
        <w:r w:rsidR="00AB0FC9">
          <w:rPr>
            <w:noProof/>
            <w:webHidden/>
          </w:rPr>
          <w:fldChar w:fldCharType="end"/>
        </w:r>
      </w:hyperlink>
    </w:p>
    <w:p w14:paraId="717CD0A3" w14:textId="48DD73E6" w:rsidR="00B565CF" w:rsidRDefault="00E65E44" w:rsidP="001E224B">
      <w:pPr>
        <w:spacing w:line="240" w:lineRule="auto"/>
        <w:rPr>
          <w:rFonts w:ascii="Times New Roman" w:hAnsi="Times New Roman"/>
          <w:color w:val="FF0000"/>
          <w:sz w:val="24"/>
          <w:szCs w:val="24"/>
        </w:rPr>
      </w:pPr>
      <w:r>
        <w:rPr>
          <w:rFonts w:ascii="Times New Roman" w:hAnsi="Times New Roman"/>
          <w:color w:val="FF0000"/>
          <w:sz w:val="24"/>
          <w:szCs w:val="24"/>
        </w:rPr>
        <w:fldChar w:fldCharType="end"/>
      </w:r>
    </w:p>
    <w:p w14:paraId="137DC9A4" w14:textId="77777777" w:rsidR="00B565CF" w:rsidRDefault="00B565CF">
      <w:pPr>
        <w:spacing w:after="0" w:line="240" w:lineRule="auto"/>
        <w:jc w:val="left"/>
        <w:rPr>
          <w:rFonts w:ascii="Times New Roman" w:hAnsi="Times New Roman"/>
          <w:color w:val="FF0000"/>
          <w:sz w:val="24"/>
          <w:szCs w:val="24"/>
        </w:rPr>
      </w:pPr>
      <w:r>
        <w:rPr>
          <w:rFonts w:ascii="Times New Roman" w:hAnsi="Times New Roman"/>
          <w:color w:val="FF0000"/>
          <w:sz w:val="24"/>
          <w:szCs w:val="24"/>
        </w:rPr>
        <w:br w:type="page"/>
      </w:r>
    </w:p>
    <w:p w14:paraId="7DA57D8B" w14:textId="4A39894A" w:rsidR="001E224B" w:rsidRDefault="00B565CF" w:rsidP="00B565CF">
      <w:pPr>
        <w:pStyle w:val="Nagwek1"/>
        <w:numPr>
          <w:ilvl w:val="0"/>
          <w:numId w:val="0"/>
        </w:numPr>
        <w:ind w:left="714" w:hanging="357"/>
      </w:pPr>
      <w:bookmarkStart w:id="16" w:name="_Toc93053432"/>
      <w:r>
        <w:lastRenderedPageBreak/>
        <w:t>Spis tabel</w:t>
      </w:r>
      <w:bookmarkEnd w:id="16"/>
    </w:p>
    <w:p w14:paraId="1A8C6751" w14:textId="3244404A" w:rsidR="00812C75" w:rsidRDefault="00DF6D04">
      <w:pPr>
        <w:pStyle w:val="Spisilustracji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lang w:eastAsia="pl-PL"/>
        </w:rPr>
      </w:pPr>
      <w:r>
        <w:rPr>
          <w:color w:val="FF0000"/>
          <w:szCs w:val="24"/>
        </w:rPr>
        <w:fldChar w:fldCharType="begin"/>
      </w:r>
      <w:r>
        <w:rPr>
          <w:color w:val="FF0000"/>
          <w:szCs w:val="24"/>
        </w:rPr>
        <w:instrText xml:space="preserve"> TOC \h \z \c "Tab." </w:instrText>
      </w:r>
      <w:r>
        <w:rPr>
          <w:color w:val="FF0000"/>
          <w:szCs w:val="24"/>
        </w:rPr>
        <w:fldChar w:fldCharType="separate"/>
      </w:r>
      <w:hyperlink w:anchor="_Toc92980975" w:history="1">
        <w:r w:rsidR="00812C75" w:rsidRPr="00AE407A">
          <w:rPr>
            <w:rStyle w:val="Hipercze"/>
            <w:noProof/>
          </w:rPr>
          <w:t>Tab. 3.1. Porównanie protokołów TCP/IP, a UDP [2</w:t>
        </w:r>
        <w:r w:rsidR="00812C75" w:rsidRPr="00AE407A">
          <w:rPr>
            <w:rStyle w:val="Hipercze"/>
            <w:b/>
            <w:bCs/>
            <w:noProof/>
          </w:rPr>
          <w:t>1</w:t>
        </w:r>
        <w:r w:rsidR="00812C75" w:rsidRPr="00AE407A">
          <w:rPr>
            <w:rStyle w:val="Hipercze"/>
            <w:noProof/>
          </w:rPr>
          <w:t>]</w:t>
        </w:r>
        <w:r w:rsidR="00812C75">
          <w:rPr>
            <w:noProof/>
            <w:webHidden/>
          </w:rPr>
          <w:tab/>
        </w:r>
        <w:r w:rsidR="00812C75">
          <w:rPr>
            <w:noProof/>
            <w:webHidden/>
          </w:rPr>
          <w:fldChar w:fldCharType="begin"/>
        </w:r>
        <w:r w:rsidR="00812C75">
          <w:rPr>
            <w:noProof/>
            <w:webHidden/>
          </w:rPr>
          <w:instrText xml:space="preserve"> PAGEREF _Toc92980975 \h </w:instrText>
        </w:r>
        <w:r w:rsidR="00812C75">
          <w:rPr>
            <w:noProof/>
            <w:webHidden/>
          </w:rPr>
        </w:r>
        <w:r w:rsidR="00812C75">
          <w:rPr>
            <w:noProof/>
            <w:webHidden/>
          </w:rPr>
          <w:fldChar w:fldCharType="separate"/>
        </w:r>
        <w:r w:rsidR="00811B8B">
          <w:rPr>
            <w:noProof/>
            <w:webHidden/>
          </w:rPr>
          <w:t>26</w:t>
        </w:r>
        <w:r w:rsidR="00812C75">
          <w:rPr>
            <w:noProof/>
            <w:webHidden/>
          </w:rPr>
          <w:fldChar w:fldCharType="end"/>
        </w:r>
      </w:hyperlink>
    </w:p>
    <w:p w14:paraId="176443B4" w14:textId="192913B6" w:rsidR="00812C75" w:rsidRDefault="00AA0614">
      <w:pPr>
        <w:pStyle w:val="Spisilustracji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lang w:eastAsia="pl-PL"/>
        </w:rPr>
      </w:pPr>
      <w:hyperlink w:anchor="_Toc92980976" w:history="1">
        <w:r w:rsidR="00812C75" w:rsidRPr="00AE407A">
          <w:rPr>
            <w:rStyle w:val="Hipercze"/>
            <w:noProof/>
          </w:rPr>
          <w:t>Tab. 6.1. Przebieg testu uruchomienia systemu</w:t>
        </w:r>
        <w:r w:rsidR="00812C75">
          <w:rPr>
            <w:noProof/>
            <w:webHidden/>
          </w:rPr>
          <w:tab/>
        </w:r>
        <w:r w:rsidR="00812C75">
          <w:rPr>
            <w:noProof/>
            <w:webHidden/>
          </w:rPr>
          <w:fldChar w:fldCharType="begin"/>
        </w:r>
        <w:r w:rsidR="00812C75">
          <w:rPr>
            <w:noProof/>
            <w:webHidden/>
          </w:rPr>
          <w:instrText xml:space="preserve"> PAGEREF _Toc92980976 \h </w:instrText>
        </w:r>
        <w:r w:rsidR="00812C75">
          <w:rPr>
            <w:noProof/>
            <w:webHidden/>
          </w:rPr>
        </w:r>
        <w:r w:rsidR="00812C75">
          <w:rPr>
            <w:noProof/>
            <w:webHidden/>
          </w:rPr>
          <w:fldChar w:fldCharType="separate"/>
        </w:r>
        <w:r w:rsidR="00811B8B">
          <w:rPr>
            <w:noProof/>
            <w:webHidden/>
          </w:rPr>
          <w:t>55</w:t>
        </w:r>
        <w:r w:rsidR="00812C75">
          <w:rPr>
            <w:noProof/>
            <w:webHidden/>
          </w:rPr>
          <w:fldChar w:fldCharType="end"/>
        </w:r>
      </w:hyperlink>
    </w:p>
    <w:p w14:paraId="7C86097C" w14:textId="2C725006" w:rsidR="00812C75" w:rsidRDefault="00AA0614">
      <w:pPr>
        <w:pStyle w:val="Spisilustracji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lang w:eastAsia="pl-PL"/>
        </w:rPr>
      </w:pPr>
      <w:hyperlink w:anchor="_Toc92980977" w:history="1">
        <w:r w:rsidR="00812C75" w:rsidRPr="00AE407A">
          <w:rPr>
            <w:rStyle w:val="Hipercze"/>
            <w:noProof/>
          </w:rPr>
          <w:t>Tab. 6.2. Przebieg testu logowania</w:t>
        </w:r>
        <w:r w:rsidR="00812C75">
          <w:rPr>
            <w:noProof/>
            <w:webHidden/>
          </w:rPr>
          <w:tab/>
        </w:r>
        <w:r w:rsidR="00812C75">
          <w:rPr>
            <w:noProof/>
            <w:webHidden/>
          </w:rPr>
          <w:fldChar w:fldCharType="begin"/>
        </w:r>
        <w:r w:rsidR="00812C75">
          <w:rPr>
            <w:noProof/>
            <w:webHidden/>
          </w:rPr>
          <w:instrText xml:space="preserve"> PAGEREF _Toc92980977 \h </w:instrText>
        </w:r>
        <w:r w:rsidR="00812C75">
          <w:rPr>
            <w:noProof/>
            <w:webHidden/>
          </w:rPr>
        </w:r>
        <w:r w:rsidR="00812C75">
          <w:rPr>
            <w:noProof/>
            <w:webHidden/>
          </w:rPr>
          <w:fldChar w:fldCharType="separate"/>
        </w:r>
        <w:r w:rsidR="00811B8B">
          <w:rPr>
            <w:noProof/>
            <w:webHidden/>
          </w:rPr>
          <w:t>55</w:t>
        </w:r>
        <w:r w:rsidR="00812C75">
          <w:rPr>
            <w:noProof/>
            <w:webHidden/>
          </w:rPr>
          <w:fldChar w:fldCharType="end"/>
        </w:r>
      </w:hyperlink>
    </w:p>
    <w:p w14:paraId="3D26C39F" w14:textId="749C5EA4" w:rsidR="00812C75" w:rsidRDefault="00AA0614">
      <w:pPr>
        <w:pStyle w:val="Spisilustracji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lang w:eastAsia="pl-PL"/>
        </w:rPr>
      </w:pPr>
      <w:hyperlink w:anchor="_Toc92980978" w:history="1">
        <w:r w:rsidR="00812C75" w:rsidRPr="00AE407A">
          <w:rPr>
            <w:rStyle w:val="Hipercze"/>
            <w:noProof/>
          </w:rPr>
          <w:t>Tab. 6.3. Przebieg testu na negatywne logowanie</w:t>
        </w:r>
        <w:r w:rsidR="00812C75">
          <w:rPr>
            <w:noProof/>
            <w:webHidden/>
          </w:rPr>
          <w:tab/>
        </w:r>
        <w:r w:rsidR="00812C75">
          <w:rPr>
            <w:noProof/>
            <w:webHidden/>
          </w:rPr>
          <w:fldChar w:fldCharType="begin"/>
        </w:r>
        <w:r w:rsidR="00812C75">
          <w:rPr>
            <w:noProof/>
            <w:webHidden/>
          </w:rPr>
          <w:instrText xml:space="preserve"> PAGEREF _Toc92980978 \h </w:instrText>
        </w:r>
        <w:r w:rsidR="00812C75">
          <w:rPr>
            <w:noProof/>
            <w:webHidden/>
          </w:rPr>
        </w:r>
        <w:r w:rsidR="00812C75">
          <w:rPr>
            <w:noProof/>
            <w:webHidden/>
          </w:rPr>
          <w:fldChar w:fldCharType="separate"/>
        </w:r>
        <w:r w:rsidR="00811B8B">
          <w:rPr>
            <w:noProof/>
            <w:webHidden/>
          </w:rPr>
          <w:t>56</w:t>
        </w:r>
        <w:r w:rsidR="00812C75">
          <w:rPr>
            <w:noProof/>
            <w:webHidden/>
          </w:rPr>
          <w:fldChar w:fldCharType="end"/>
        </w:r>
      </w:hyperlink>
    </w:p>
    <w:p w14:paraId="132B820E" w14:textId="2BA7183C" w:rsidR="00812C75" w:rsidRDefault="00AA0614">
      <w:pPr>
        <w:pStyle w:val="Spisilustracji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lang w:eastAsia="pl-PL"/>
        </w:rPr>
      </w:pPr>
      <w:hyperlink w:anchor="_Toc92980979" w:history="1">
        <w:r w:rsidR="00812C75" w:rsidRPr="00AE407A">
          <w:rPr>
            <w:rStyle w:val="Hipercze"/>
            <w:noProof/>
          </w:rPr>
          <w:t>Tab. 6.4. Przebieg testu podstrony Home.</w:t>
        </w:r>
        <w:r w:rsidR="00812C75">
          <w:rPr>
            <w:noProof/>
            <w:webHidden/>
          </w:rPr>
          <w:tab/>
        </w:r>
        <w:r w:rsidR="00812C75">
          <w:rPr>
            <w:noProof/>
            <w:webHidden/>
          </w:rPr>
          <w:fldChar w:fldCharType="begin"/>
        </w:r>
        <w:r w:rsidR="00812C75">
          <w:rPr>
            <w:noProof/>
            <w:webHidden/>
          </w:rPr>
          <w:instrText xml:space="preserve"> PAGEREF _Toc92980979 \h </w:instrText>
        </w:r>
        <w:r w:rsidR="00812C75">
          <w:rPr>
            <w:noProof/>
            <w:webHidden/>
          </w:rPr>
        </w:r>
        <w:r w:rsidR="00812C75">
          <w:rPr>
            <w:noProof/>
            <w:webHidden/>
          </w:rPr>
          <w:fldChar w:fldCharType="separate"/>
        </w:r>
        <w:r w:rsidR="00811B8B">
          <w:rPr>
            <w:noProof/>
            <w:webHidden/>
          </w:rPr>
          <w:t>56</w:t>
        </w:r>
        <w:r w:rsidR="00812C75">
          <w:rPr>
            <w:noProof/>
            <w:webHidden/>
          </w:rPr>
          <w:fldChar w:fldCharType="end"/>
        </w:r>
      </w:hyperlink>
    </w:p>
    <w:p w14:paraId="07291E05" w14:textId="39BA5F77" w:rsidR="00812C75" w:rsidRDefault="00AA0614">
      <w:pPr>
        <w:pStyle w:val="Spisilustracji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lang w:eastAsia="pl-PL"/>
        </w:rPr>
      </w:pPr>
      <w:hyperlink w:anchor="_Toc92980980" w:history="1">
        <w:r w:rsidR="00812C75" w:rsidRPr="00AE407A">
          <w:rPr>
            <w:rStyle w:val="Hipercze"/>
            <w:noProof/>
          </w:rPr>
          <w:t>Tab. 6.5. Przebieg testu podstrony Heating.</w:t>
        </w:r>
        <w:r w:rsidR="00812C75">
          <w:rPr>
            <w:noProof/>
            <w:webHidden/>
          </w:rPr>
          <w:tab/>
        </w:r>
        <w:r w:rsidR="00812C75">
          <w:rPr>
            <w:noProof/>
            <w:webHidden/>
          </w:rPr>
          <w:fldChar w:fldCharType="begin"/>
        </w:r>
        <w:r w:rsidR="00812C75">
          <w:rPr>
            <w:noProof/>
            <w:webHidden/>
          </w:rPr>
          <w:instrText xml:space="preserve"> PAGEREF _Toc92980980 \h </w:instrText>
        </w:r>
        <w:r w:rsidR="00812C75">
          <w:rPr>
            <w:noProof/>
            <w:webHidden/>
          </w:rPr>
        </w:r>
        <w:r w:rsidR="00812C75">
          <w:rPr>
            <w:noProof/>
            <w:webHidden/>
          </w:rPr>
          <w:fldChar w:fldCharType="separate"/>
        </w:r>
        <w:r w:rsidR="00811B8B">
          <w:rPr>
            <w:noProof/>
            <w:webHidden/>
          </w:rPr>
          <w:t>57</w:t>
        </w:r>
        <w:r w:rsidR="00812C75">
          <w:rPr>
            <w:noProof/>
            <w:webHidden/>
          </w:rPr>
          <w:fldChar w:fldCharType="end"/>
        </w:r>
      </w:hyperlink>
    </w:p>
    <w:p w14:paraId="4F714B81" w14:textId="51307C7E" w:rsidR="00812C75" w:rsidRDefault="00AA0614">
      <w:pPr>
        <w:pStyle w:val="Spisilustracji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lang w:eastAsia="pl-PL"/>
        </w:rPr>
      </w:pPr>
      <w:hyperlink w:anchor="_Toc92980981" w:history="1">
        <w:r w:rsidR="00812C75" w:rsidRPr="00AE407A">
          <w:rPr>
            <w:rStyle w:val="Hipercze"/>
            <w:noProof/>
          </w:rPr>
          <w:t>Tab. 6.6. Przebieg testu solar trackera oraz podstrony Solar Panel.</w:t>
        </w:r>
        <w:r w:rsidR="00812C75">
          <w:rPr>
            <w:noProof/>
            <w:webHidden/>
          </w:rPr>
          <w:tab/>
        </w:r>
        <w:r w:rsidR="00812C75">
          <w:rPr>
            <w:noProof/>
            <w:webHidden/>
          </w:rPr>
          <w:fldChar w:fldCharType="begin"/>
        </w:r>
        <w:r w:rsidR="00812C75">
          <w:rPr>
            <w:noProof/>
            <w:webHidden/>
          </w:rPr>
          <w:instrText xml:space="preserve"> PAGEREF _Toc92980981 \h </w:instrText>
        </w:r>
        <w:r w:rsidR="00812C75">
          <w:rPr>
            <w:noProof/>
            <w:webHidden/>
          </w:rPr>
        </w:r>
        <w:r w:rsidR="00812C75">
          <w:rPr>
            <w:noProof/>
            <w:webHidden/>
          </w:rPr>
          <w:fldChar w:fldCharType="separate"/>
        </w:r>
        <w:r w:rsidR="00811B8B">
          <w:rPr>
            <w:noProof/>
            <w:webHidden/>
          </w:rPr>
          <w:t>58</w:t>
        </w:r>
        <w:r w:rsidR="00812C75">
          <w:rPr>
            <w:noProof/>
            <w:webHidden/>
          </w:rPr>
          <w:fldChar w:fldCharType="end"/>
        </w:r>
      </w:hyperlink>
    </w:p>
    <w:p w14:paraId="4B9668D6" w14:textId="486A7BB7" w:rsidR="00A93DD9" w:rsidRDefault="00DF6D04" w:rsidP="001E224B">
      <w:pPr>
        <w:spacing w:line="240" w:lineRule="auto"/>
        <w:rPr>
          <w:rFonts w:ascii="Times New Roman" w:hAnsi="Times New Roman"/>
          <w:color w:val="FF0000"/>
          <w:sz w:val="24"/>
          <w:szCs w:val="24"/>
        </w:rPr>
      </w:pPr>
      <w:r>
        <w:rPr>
          <w:rFonts w:ascii="Times New Roman" w:hAnsi="Times New Roman"/>
          <w:color w:val="FF0000"/>
          <w:sz w:val="24"/>
          <w:szCs w:val="24"/>
        </w:rPr>
        <w:fldChar w:fldCharType="end"/>
      </w:r>
    </w:p>
    <w:p w14:paraId="6879EDDB" w14:textId="77777777" w:rsidR="00A93DD9" w:rsidRDefault="00A93DD9">
      <w:pPr>
        <w:spacing w:after="0" w:line="240" w:lineRule="auto"/>
        <w:jc w:val="left"/>
        <w:rPr>
          <w:rFonts w:ascii="Times New Roman" w:hAnsi="Times New Roman"/>
          <w:color w:val="FF0000"/>
          <w:sz w:val="24"/>
          <w:szCs w:val="24"/>
        </w:rPr>
      </w:pPr>
      <w:r>
        <w:rPr>
          <w:rFonts w:ascii="Times New Roman" w:hAnsi="Times New Roman"/>
          <w:color w:val="FF0000"/>
          <w:sz w:val="24"/>
          <w:szCs w:val="24"/>
        </w:rPr>
        <w:br w:type="page"/>
      </w:r>
    </w:p>
    <w:p w14:paraId="28A6E345" w14:textId="76440FEF" w:rsidR="00A93DD9" w:rsidRPr="00E825CF" w:rsidRDefault="00A93DD9" w:rsidP="00A93DD9">
      <w:pPr>
        <w:pStyle w:val="Nagwek1"/>
        <w:numPr>
          <w:ilvl w:val="0"/>
          <w:numId w:val="0"/>
        </w:numPr>
        <w:ind w:left="714" w:hanging="357"/>
        <w:rPr>
          <w:lang w:val="pl-PL"/>
        </w:rPr>
      </w:pPr>
      <w:bookmarkStart w:id="17" w:name="_Toc93053433"/>
      <w:r>
        <w:lastRenderedPageBreak/>
        <w:t>Spis</w:t>
      </w:r>
      <w:r w:rsidR="00E825CF">
        <w:rPr>
          <w:lang w:val="pl-PL"/>
        </w:rPr>
        <w:t xml:space="preserve"> załączników</w:t>
      </w:r>
      <w:bookmarkEnd w:id="17"/>
    </w:p>
    <w:p w14:paraId="48EFD359" w14:textId="42E617B2" w:rsidR="00A41EFB" w:rsidRPr="00A41EFB" w:rsidRDefault="00A41EFB" w:rsidP="00E825CF">
      <w:pPr>
        <w:pStyle w:val="Akapitzlist"/>
        <w:numPr>
          <w:ilvl w:val="0"/>
          <w:numId w:val="46"/>
        </w:numPr>
        <w:spacing w:line="240" w:lineRule="auto"/>
        <w:ind w:left="0" w:firstLine="0"/>
        <w:rPr>
          <w:rFonts w:ascii="Times New Roman" w:hAnsi="Times New Roman"/>
          <w:sz w:val="24"/>
          <w:szCs w:val="24"/>
        </w:rPr>
      </w:pPr>
      <w:r w:rsidRPr="00A41EFB">
        <w:rPr>
          <w:rFonts w:ascii="Times New Roman" w:hAnsi="Times New Roman"/>
          <w:sz w:val="24"/>
          <w:szCs w:val="24"/>
        </w:rPr>
        <w:t>Instrukcja (instrukcja.txt).</w:t>
      </w:r>
    </w:p>
    <w:p w14:paraId="408E8B83" w14:textId="6A57E4C2" w:rsidR="00B565CF" w:rsidRPr="00A41EFB" w:rsidRDefault="00E825CF" w:rsidP="00E825CF">
      <w:pPr>
        <w:pStyle w:val="Akapitzlist"/>
        <w:numPr>
          <w:ilvl w:val="0"/>
          <w:numId w:val="46"/>
        </w:numPr>
        <w:spacing w:line="240" w:lineRule="auto"/>
        <w:ind w:left="0" w:firstLine="0"/>
        <w:rPr>
          <w:rFonts w:ascii="Times New Roman" w:hAnsi="Times New Roman"/>
          <w:sz w:val="24"/>
          <w:szCs w:val="24"/>
        </w:rPr>
      </w:pPr>
      <w:r w:rsidRPr="00A41EFB">
        <w:rPr>
          <w:rFonts w:ascii="Times New Roman" w:hAnsi="Times New Roman"/>
          <w:sz w:val="24"/>
          <w:szCs w:val="24"/>
        </w:rPr>
        <w:t>Kod źródłowy aplikacji (</w:t>
      </w:r>
      <w:r w:rsidR="00A41EFB" w:rsidRPr="00A41EFB">
        <w:rPr>
          <w:rFonts w:ascii="Times New Roman" w:hAnsi="Times New Roman"/>
          <w:sz w:val="24"/>
          <w:szCs w:val="24"/>
        </w:rPr>
        <w:t>kod_zrodlowy_aplikazji.zip</w:t>
      </w:r>
      <w:r w:rsidRPr="00A41EFB">
        <w:rPr>
          <w:rFonts w:ascii="Times New Roman" w:hAnsi="Times New Roman"/>
          <w:sz w:val="24"/>
          <w:szCs w:val="24"/>
        </w:rPr>
        <w:t>).</w:t>
      </w:r>
    </w:p>
    <w:p w14:paraId="170C894E" w14:textId="1027EA0C" w:rsidR="00E825CF" w:rsidRPr="00A41EFB" w:rsidRDefault="00E825CF" w:rsidP="00E825CF">
      <w:pPr>
        <w:pStyle w:val="Akapitzlist"/>
        <w:numPr>
          <w:ilvl w:val="0"/>
          <w:numId w:val="46"/>
        </w:numPr>
        <w:spacing w:line="240" w:lineRule="auto"/>
        <w:ind w:left="0" w:firstLine="0"/>
        <w:rPr>
          <w:rFonts w:ascii="Times New Roman" w:hAnsi="Times New Roman"/>
          <w:sz w:val="24"/>
          <w:szCs w:val="24"/>
        </w:rPr>
      </w:pPr>
      <w:r w:rsidRPr="00A41EFB">
        <w:rPr>
          <w:rFonts w:ascii="Times New Roman" w:hAnsi="Times New Roman"/>
          <w:sz w:val="24"/>
          <w:szCs w:val="24"/>
        </w:rPr>
        <w:t xml:space="preserve">Kod źródłowy </w:t>
      </w:r>
      <w:r w:rsidR="00A41EFB" w:rsidRPr="00A41EFB">
        <w:rPr>
          <w:rFonts w:ascii="Times New Roman" w:hAnsi="Times New Roman"/>
          <w:sz w:val="24"/>
          <w:szCs w:val="24"/>
        </w:rPr>
        <w:t>sterujący Arduino</w:t>
      </w:r>
      <w:r w:rsidRPr="00A41EFB">
        <w:rPr>
          <w:rFonts w:ascii="Times New Roman" w:hAnsi="Times New Roman"/>
          <w:sz w:val="24"/>
          <w:szCs w:val="24"/>
        </w:rPr>
        <w:t xml:space="preserve"> </w:t>
      </w:r>
      <w:r w:rsidR="00A41EFB" w:rsidRPr="00A41EFB">
        <w:rPr>
          <w:rFonts w:ascii="Times New Roman" w:hAnsi="Times New Roman"/>
          <w:sz w:val="24"/>
          <w:szCs w:val="24"/>
        </w:rPr>
        <w:t>(kod_zrodlowy_arduino.zip).</w:t>
      </w:r>
    </w:p>
    <w:p w14:paraId="6965CC15" w14:textId="60E665B8" w:rsidR="00A41EFB" w:rsidRPr="00A41EFB" w:rsidRDefault="00A41EFB" w:rsidP="00E825CF">
      <w:pPr>
        <w:pStyle w:val="Akapitzlist"/>
        <w:numPr>
          <w:ilvl w:val="0"/>
          <w:numId w:val="46"/>
        </w:numPr>
        <w:spacing w:line="240" w:lineRule="auto"/>
        <w:ind w:left="0" w:firstLine="0"/>
        <w:rPr>
          <w:rFonts w:ascii="Times New Roman" w:hAnsi="Times New Roman"/>
          <w:sz w:val="24"/>
          <w:szCs w:val="24"/>
        </w:rPr>
      </w:pPr>
      <w:r w:rsidRPr="00A41EFB">
        <w:rPr>
          <w:rFonts w:ascii="Times New Roman" w:hAnsi="Times New Roman"/>
          <w:sz w:val="24"/>
          <w:szCs w:val="24"/>
        </w:rPr>
        <w:t>Kod źródłowy serwera (kod_zrodlowy_serwera</w:t>
      </w:r>
      <w:r>
        <w:rPr>
          <w:rFonts w:ascii="Times New Roman" w:hAnsi="Times New Roman"/>
          <w:sz w:val="24"/>
          <w:szCs w:val="24"/>
        </w:rPr>
        <w:t>.zip</w:t>
      </w:r>
      <w:r w:rsidRPr="00A41EFB">
        <w:rPr>
          <w:rFonts w:ascii="Times New Roman" w:hAnsi="Times New Roman"/>
          <w:sz w:val="24"/>
          <w:szCs w:val="24"/>
        </w:rPr>
        <w:t>).</w:t>
      </w:r>
    </w:p>
    <w:sectPr w:rsidR="00A41EFB" w:rsidRPr="00A41EFB" w:rsidSect="00FF4702">
      <w:footerReference w:type="default" r:id="rId14"/>
      <w:pgSz w:w="11906" w:h="16838"/>
      <w:pgMar w:top="1417" w:right="1417" w:bottom="1417" w:left="1417" w:header="708" w:footer="708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C1569D3" w14:textId="77777777" w:rsidR="00AA0614" w:rsidRDefault="00AA0614" w:rsidP="003B2FAF">
      <w:pPr>
        <w:spacing w:after="0" w:line="240" w:lineRule="auto"/>
      </w:pPr>
      <w:r>
        <w:separator/>
      </w:r>
    </w:p>
  </w:endnote>
  <w:endnote w:type="continuationSeparator" w:id="0">
    <w:p w14:paraId="3FD7483B" w14:textId="77777777" w:rsidR="00AA0614" w:rsidRDefault="00AA0614" w:rsidP="003B2FA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Titillium">
    <w:altName w:val="Arial"/>
    <w:panose1 w:val="00000000000000000000"/>
    <w:charset w:val="00"/>
    <w:family w:val="modern"/>
    <w:notTrueType/>
    <w:pitch w:val="variable"/>
    <w:sig w:usb0="00000007" w:usb1="00000001" w:usb2="00000000" w:usb3="00000000" w:csb0="00000093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394893381"/>
      <w:docPartObj>
        <w:docPartGallery w:val="Page Numbers (Bottom of Page)"/>
        <w:docPartUnique/>
      </w:docPartObj>
    </w:sdtPr>
    <w:sdtEndPr/>
    <w:sdtContent>
      <w:p w14:paraId="1EE95345" w14:textId="5280F2A6" w:rsidR="00FF4702" w:rsidRDefault="00FF4702">
        <w:pPr>
          <w:pStyle w:val="Stopka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0B2160C7" w14:textId="77777777" w:rsidR="00FF4702" w:rsidRDefault="00FF4702">
    <w:pPr>
      <w:pStyle w:val="Stopk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91FB660" w14:textId="77777777" w:rsidR="00AA0614" w:rsidRDefault="00AA0614" w:rsidP="003B2FAF">
      <w:pPr>
        <w:spacing w:after="0" w:line="240" w:lineRule="auto"/>
      </w:pPr>
      <w:r>
        <w:separator/>
      </w:r>
    </w:p>
  </w:footnote>
  <w:footnote w:type="continuationSeparator" w:id="0">
    <w:p w14:paraId="2E07BB55" w14:textId="77777777" w:rsidR="00AA0614" w:rsidRDefault="00AA0614" w:rsidP="003B2FAF">
      <w:pPr>
        <w:spacing w:after="0" w:line="240" w:lineRule="auto"/>
      </w:pPr>
      <w:r>
        <w:continuationSeparator/>
      </w:r>
    </w:p>
  </w:footnote>
  <w:footnote w:id="1">
    <w:p w14:paraId="48578D7D" w14:textId="615CC435" w:rsidR="009A5B89" w:rsidRPr="009A5B89" w:rsidRDefault="009A5B89">
      <w:pPr>
        <w:pStyle w:val="Tekstprzypisudolnego"/>
        <w:rPr>
          <w:lang w:val="en-GB"/>
        </w:rPr>
      </w:pPr>
      <w:r>
        <w:rPr>
          <w:rStyle w:val="Odwoanieprzypisudolnego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p4pGNX72","properties":{"formattedCitation":"\\uc0\\u8222{}Arduino Support for Personalized Learning of Control Theory Basics\\uc0\\u8221{}.","plainCitation":"„Arduino Support for Personalized Learning of Control Theory Basics”.","noteIndex":1},"citationItems":[{"id":29,"uris":["http://zotero.org/users/local/1qi8HdcJ/items/RHQIILQE"],"uri":["http://zotero.org/users/local/1qi8HdcJ/items/RHQIILQE"],"itemData":{"id":29,"type":"article-journal","abstract":"This paper discusses a possibility how to make learning of control theory basics more interesting for an individual learner. Specifically, an approach…","container-title":"IFAC-PapersOnLine","DOI":"10.1016/j.ifacol.2019.12.759","ISSN":"2405-8963","issue":"27","language":"en","note":"publisher: Elsevier","page":"217-221","source":"www.sciencedirect.com","title":"Arduino Support for Personalized Learning of Control Theory Basics","volume":"52","issued":{"date-parts":[["2019",1,1]]}}}],"schema":"https://github.com/citation-style-language/schema/raw/master/csl-citation.json"} </w:instrText>
      </w:r>
      <w:r>
        <w:fldChar w:fldCharType="separate"/>
      </w:r>
      <w:r w:rsidRPr="009A5B89">
        <w:rPr>
          <w:rFonts w:cs="Calibri Light"/>
          <w:szCs w:val="24"/>
        </w:rPr>
        <w:t>„</w:t>
      </w:r>
      <w:proofErr w:type="spellStart"/>
      <w:r w:rsidRPr="009A5B89">
        <w:rPr>
          <w:rFonts w:cs="Calibri Light"/>
          <w:szCs w:val="24"/>
        </w:rPr>
        <w:t>Arduino</w:t>
      </w:r>
      <w:proofErr w:type="spellEnd"/>
      <w:r w:rsidRPr="009A5B89">
        <w:rPr>
          <w:rFonts w:cs="Calibri Light"/>
          <w:szCs w:val="24"/>
        </w:rPr>
        <w:t xml:space="preserve"> </w:t>
      </w:r>
      <w:proofErr w:type="spellStart"/>
      <w:r w:rsidRPr="009A5B89">
        <w:rPr>
          <w:rFonts w:cs="Calibri Light"/>
          <w:szCs w:val="24"/>
        </w:rPr>
        <w:t>Support</w:t>
      </w:r>
      <w:proofErr w:type="spellEnd"/>
      <w:r w:rsidRPr="009A5B89">
        <w:rPr>
          <w:rFonts w:cs="Calibri Light"/>
          <w:szCs w:val="24"/>
        </w:rPr>
        <w:t xml:space="preserve"> for </w:t>
      </w:r>
      <w:proofErr w:type="spellStart"/>
      <w:r w:rsidRPr="009A5B89">
        <w:rPr>
          <w:rFonts w:cs="Calibri Light"/>
          <w:szCs w:val="24"/>
        </w:rPr>
        <w:t>Personalized</w:t>
      </w:r>
      <w:proofErr w:type="spellEnd"/>
      <w:r w:rsidRPr="009A5B89">
        <w:rPr>
          <w:rFonts w:cs="Calibri Light"/>
          <w:szCs w:val="24"/>
        </w:rPr>
        <w:t xml:space="preserve"> Learning of Control </w:t>
      </w:r>
      <w:proofErr w:type="spellStart"/>
      <w:r w:rsidRPr="009A5B89">
        <w:rPr>
          <w:rFonts w:cs="Calibri Light"/>
          <w:szCs w:val="24"/>
        </w:rPr>
        <w:t>Theory</w:t>
      </w:r>
      <w:proofErr w:type="spellEnd"/>
      <w:r w:rsidRPr="009A5B89">
        <w:rPr>
          <w:rFonts w:cs="Calibri Light"/>
          <w:szCs w:val="24"/>
        </w:rPr>
        <w:t xml:space="preserve"> Basics”.</w:t>
      </w:r>
      <w:r>
        <w:fldChar w:fldCharType="end"/>
      </w:r>
    </w:p>
  </w:footnote>
  <w:footnote w:id="2">
    <w:p w14:paraId="1771BCDD" w14:textId="0F65322E" w:rsidR="009A5B89" w:rsidRPr="009A5B89" w:rsidRDefault="009A5B89">
      <w:pPr>
        <w:pStyle w:val="Tekstprzypisudolnego"/>
        <w:rPr>
          <w:lang w:val="en-GB"/>
        </w:rPr>
      </w:pPr>
      <w:r>
        <w:rPr>
          <w:rStyle w:val="Odwoanieprzypisudolnego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LPVvAgsc","properties":{"formattedCitation":"kuka.com, {\\i{}KUKA.SystemSoftware}.","plainCitation":"kuka.com, KUKA.SystemSoftware.","noteIndex":1},"citationItems":[{"id":15,"uris":["http://zotero.org/users/local/1qi8HdcJ/items/X6CTI683"],"uri":["http://zotero.org/users/local/1qi8HdcJ/items/X6CTI683"],"itemData":{"id":15,"type":"book","publisher":"Dostępny: https://www.kuka.com/pl-pl/produkty-i-usługi/systemy-robotów/oprogramowanie/oprogramowanie-systemowe/kuka_systemsoftware, Odwiedzono 07.01.21","title":"KUKA.SystemSoftware","author":[{"literal":"kuka.com"}]}}],"schema":"https://github.com/citation-style-language/schema/raw/master/csl-citation.json"} </w:instrText>
      </w:r>
      <w:r>
        <w:fldChar w:fldCharType="separate"/>
      </w:r>
      <w:r w:rsidRPr="009A5B89">
        <w:rPr>
          <w:rFonts w:cs="Calibri Light"/>
          <w:szCs w:val="24"/>
        </w:rPr>
        <w:t xml:space="preserve">kuka.com, </w:t>
      </w:r>
      <w:proofErr w:type="spellStart"/>
      <w:r w:rsidRPr="009A5B89">
        <w:rPr>
          <w:rFonts w:cs="Calibri Light"/>
          <w:i/>
          <w:iCs/>
          <w:szCs w:val="24"/>
        </w:rPr>
        <w:t>KUKA.SystemSoftware</w:t>
      </w:r>
      <w:proofErr w:type="spellEnd"/>
      <w:r w:rsidRPr="009A5B89">
        <w:rPr>
          <w:rFonts w:cs="Calibri Light"/>
          <w:szCs w:val="24"/>
        </w:rPr>
        <w:t>.</w:t>
      </w:r>
      <w:r>
        <w:fldChar w:fldCharType="end"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FD742B"/>
    <w:multiLevelType w:val="hybridMultilevel"/>
    <w:tmpl w:val="C694C2BC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3712EFF"/>
    <w:multiLevelType w:val="multilevel"/>
    <w:tmpl w:val="F9A24CB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52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960" w:hanging="108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4680" w:hanging="1440"/>
      </w:pPr>
      <w:rPr>
        <w:rFonts w:hint="default"/>
      </w:rPr>
    </w:lvl>
  </w:abstractNum>
  <w:abstractNum w:abstractNumId="2" w15:restartNumberingAfterBreak="0">
    <w:nsid w:val="0FC0733E"/>
    <w:multiLevelType w:val="hybridMultilevel"/>
    <w:tmpl w:val="A24A9E5C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1A105DD"/>
    <w:multiLevelType w:val="multilevel"/>
    <w:tmpl w:val="640820CC"/>
    <w:lvl w:ilvl="0">
      <w:start w:val="1"/>
      <w:numFmt w:val="decimal"/>
      <w:lvlText w:val="%1."/>
      <w:lvlJc w:val="left"/>
      <w:pPr>
        <w:ind w:left="770" w:hanging="360"/>
      </w:pPr>
    </w:lvl>
    <w:lvl w:ilvl="1">
      <w:start w:val="1"/>
      <w:numFmt w:val="decimal"/>
      <w:isLgl/>
      <w:lvlText w:val="%1.%2."/>
      <w:lvlJc w:val="left"/>
      <w:pPr>
        <w:ind w:left="77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13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13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9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9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5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5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210" w:hanging="1800"/>
      </w:pPr>
      <w:rPr>
        <w:rFonts w:hint="default"/>
      </w:rPr>
    </w:lvl>
  </w:abstractNum>
  <w:abstractNum w:abstractNumId="4" w15:restartNumberingAfterBreak="0">
    <w:nsid w:val="13C94634"/>
    <w:multiLevelType w:val="multilevel"/>
    <w:tmpl w:val="F9A24CB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52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960" w:hanging="108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4680" w:hanging="1440"/>
      </w:pPr>
      <w:rPr>
        <w:rFonts w:hint="default"/>
      </w:rPr>
    </w:lvl>
  </w:abstractNum>
  <w:abstractNum w:abstractNumId="5" w15:restartNumberingAfterBreak="0">
    <w:nsid w:val="17F41BBA"/>
    <w:multiLevelType w:val="multilevel"/>
    <w:tmpl w:val="800A6D26"/>
    <w:lvl w:ilvl="0">
      <w:start w:val="5"/>
      <w:numFmt w:val="decimal"/>
      <w:lvlText w:val="%1."/>
      <w:lvlJc w:val="left"/>
      <w:pPr>
        <w:ind w:left="426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284" w:firstLine="0"/>
      </w:pPr>
      <w:rPr>
        <w:rFonts w:hint="default"/>
        <w:b/>
        <w:bCs/>
        <w:sz w:val="28"/>
        <w:szCs w:val="28"/>
      </w:rPr>
    </w:lvl>
    <w:lvl w:ilvl="2">
      <w:start w:val="1"/>
      <w:numFmt w:val="decimal"/>
      <w:lvlText w:val="%1.%2.%3."/>
      <w:lvlJc w:val="left"/>
      <w:pPr>
        <w:ind w:left="568" w:firstLine="0"/>
      </w:pPr>
      <w:rPr>
        <w:rFonts w:hint="default"/>
        <w:b/>
        <w:bCs/>
      </w:rPr>
    </w:lvl>
    <w:lvl w:ilvl="3">
      <w:start w:val="1"/>
      <w:numFmt w:val="decimal"/>
      <w:lvlText w:val="%1.%2.%3.%4."/>
      <w:lvlJc w:val="left"/>
      <w:pPr>
        <w:ind w:left="852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136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2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704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988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272" w:firstLine="0"/>
      </w:pPr>
      <w:rPr>
        <w:rFonts w:hint="default"/>
      </w:rPr>
    </w:lvl>
  </w:abstractNum>
  <w:abstractNum w:abstractNumId="6" w15:restartNumberingAfterBreak="0">
    <w:nsid w:val="1B803C11"/>
    <w:multiLevelType w:val="multilevel"/>
    <w:tmpl w:val="B3380F34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01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002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143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644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78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286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427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928" w:hanging="1800"/>
      </w:pPr>
      <w:rPr>
        <w:rFonts w:hint="default"/>
      </w:rPr>
    </w:lvl>
  </w:abstractNum>
  <w:abstractNum w:abstractNumId="7" w15:restartNumberingAfterBreak="0">
    <w:nsid w:val="20F638F1"/>
    <w:multiLevelType w:val="hybridMultilevel"/>
    <w:tmpl w:val="5462CC7E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8BB4138"/>
    <w:multiLevelType w:val="hybridMultilevel"/>
    <w:tmpl w:val="83DCFC92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A541CB3"/>
    <w:multiLevelType w:val="hybridMultilevel"/>
    <w:tmpl w:val="829866B4"/>
    <w:lvl w:ilvl="0" w:tplc="04150001">
      <w:start w:val="1"/>
      <w:numFmt w:val="bullet"/>
      <w:lvlText w:val=""/>
      <w:lvlJc w:val="left"/>
      <w:pPr>
        <w:ind w:left="861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581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301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021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741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461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181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901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621" w:hanging="360"/>
      </w:pPr>
      <w:rPr>
        <w:rFonts w:ascii="Wingdings" w:hAnsi="Wingdings" w:hint="default"/>
      </w:rPr>
    </w:lvl>
  </w:abstractNum>
  <w:abstractNum w:abstractNumId="10" w15:restartNumberingAfterBreak="0">
    <w:nsid w:val="2AC91175"/>
    <w:multiLevelType w:val="multilevel"/>
    <w:tmpl w:val="E2F68826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900" w:hanging="540"/>
      </w:pPr>
      <w:rPr>
        <w:rFonts w:hint="default"/>
      </w:rPr>
    </w:lvl>
    <w:lvl w:ilvl="2">
      <w:start w:val="5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11" w15:restartNumberingAfterBreak="0">
    <w:nsid w:val="3199728A"/>
    <w:multiLevelType w:val="multilevel"/>
    <w:tmpl w:val="DFDA4550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01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002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143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644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78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286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427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928" w:hanging="1800"/>
      </w:pPr>
      <w:rPr>
        <w:rFonts w:hint="default"/>
      </w:rPr>
    </w:lvl>
  </w:abstractNum>
  <w:abstractNum w:abstractNumId="12" w15:restartNumberingAfterBreak="0">
    <w:nsid w:val="329C3CEC"/>
    <w:multiLevelType w:val="multilevel"/>
    <w:tmpl w:val="A9FA5986"/>
    <w:lvl w:ilvl="0">
      <w:start w:val="1"/>
      <w:numFmt w:val="bullet"/>
      <w:lvlText w:val=""/>
      <w:lvlJc w:val="left"/>
      <w:pPr>
        <w:ind w:left="770" w:hanging="360"/>
      </w:pPr>
      <w:rPr>
        <w:rFonts w:ascii="Symbol" w:hAnsi="Symbol" w:hint="default"/>
      </w:rPr>
    </w:lvl>
    <w:lvl w:ilvl="1">
      <w:start w:val="1"/>
      <w:numFmt w:val="decimal"/>
      <w:isLgl/>
      <w:lvlText w:val="%1.%2."/>
      <w:lvlJc w:val="left"/>
      <w:pPr>
        <w:ind w:left="77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13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13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9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9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5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5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210" w:hanging="1800"/>
      </w:pPr>
      <w:rPr>
        <w:rFonts w:hint="default"/>
      </w:rPr>
    </w:lvl>
  </w:abstractNum>
  <w:abstractNum w:abstractNumId="13" w15:restartNumberingAfterBreak="0">
    <w:nsid w:val="335F7876"/>
    <w:multiLevelType w:val="multilevel"/>
    <w:tmpl w:val="75EA05F2"/>
    <w:styleLink w:val="Biecalista3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501" w:hanging="360"/>
      </w:pPr>
      <w:rPr>
        <w:rFonts w:hint="default"/>
        <w:sz w:val="28"/>
        <w:szCs w:val="28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  <w:b/>
        <w:bCs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52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960" w:hanging="108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4680" w:hanging="1440"/>
      </w:pPr>
      <w:rPr>
        <w:rFonts w:hint="default"/>
      </w:rPr>
    </w:lvl>
  </w:abstractNum>
  <w:abstractNum w:abstractNumId="14" w15:restartNumberingAfterBreak="0">
    <w:nsid w:val="38181FD4"/>
    <w:multiLevelType w:val="hybridMultilevel"/>
    <w:tmpl w:val="7BBA14F0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9F93FF1"/>
    <w:multiLevelType w:val="multilevel"/>
    <w:tmpl w:val="5B682518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01" w:hanging="360"/>
      </w:pPr>
      <w:rPr>
        <w:rFonts w:hint="default"/>
        <w:b/>
        <w:bCs/>
        <w:sz w:val="28"/>
        <w:szCs w:val="28"/>
      </w:rPr>
    </w:lvl>
    <w:lvl w:ilvl="2">
      <w:start w:val="1"/>
      <w:numFmt w:val="decimal"/>
      <w:lvlText w:val="%1.%2.%3."/>
      <w:lvlJc w:val="left"/>
      <w:pPr>
        <w:ind w:left="1002" w:hanging="720"/>
      </w:pPr>
      <w:rPr>
        <w:rFonts w:hint="default"/>
        <w:b/>
        <w:bCs/>
      </w:rPr>
    </w:lvl>
    <w:lvl w:ilvl="3">
      <w:start w:val="1"/>
      <w:numFmt w:val="decimal"/>
      <w:lvlText w:val="%1.%2.%3.%4."/>
      <w:lvlJc w:val="left"/>
      <w:pPr>
        <w:ind w:left="1143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644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78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286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427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928" w:hanging="1800"/>
      </w:pPr>
      <w:rPr>
        <w:rFonts w:hint="default"/>
      </w:rPr>
    </w:lvl>
  </w:abstractNum>
  <w:abstractNum w:abstractNumId="16" w15:restartNumberingAfterBreak="0">
    <w:nsid w:val="3C716E6B"/>
    <w:multiLevelType w:val="multilevel"/>
    <w:tmpl w:val="A9FA5986"/>
    <w:lvl w:ilvl="0">
      <w:start w:val="1"/>
      <w:numFmt w:val="bullet"/>
      <w:lvlText w:val=""/>
      <w:lvlJc w:val="left"/>
      <w:pPr>
        <w:ind w:left="770" w:hanging="360"/>
      </w:pPr>
      <w:rPr>
        <w:rFonts w:ascii="Symbol" w:hAnsi="Symbol" w:hint="default"/>
      </w:rPr>
    </w:lvl>
    <w:lvl w:ilvl="1">
      <w:start w:val="1"/>
      <w:numFmt w:val="decimal"/>
      <w:isLgl/>
      <w:lvlText w:val="%1.%2."/>
      <w:lvlJc w:val="left"/>
      <w:pPr>
        <w:ind w:left="77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13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13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9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9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5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5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210" w:hanging="1800"/>
      </w:pPr>
      <w:rPr>
        <w:rFonts w:hint="default"/>
      </w:rPr>
    </w:lvl>
  </w:abstractNum>
  <w:abstractNum w:abstractNumId="17" w15:restartNumberingAfterBreak="0">
    <w:nsid w:val="408741E9"/>
    <w:multiLevelType w:val="hybridMultilevel"/>
    <w:tmpl w:val="79A8840E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09C6880"/>
    <w:multiLevelType w:val="hybridMultilevel"/>
    <w:tmpl w:val="8D4ADD6A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0BC26E1"/>
    <w:multiLevelType w:val="multilevel"/>
    <w:tmpl w:val="20A830E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501" w:hanging="360"/>
      </w:pPr>
      <w:rPr>
        <w:rFonts w:hint="default"/>
        <w:sz w:val="24"/>
        <w:szCs w:val="24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52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960" w:hanging="108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4680" w:hanging="1440"/>
      </w:pPr>
      <w:rPr>
        <w:rFonts w:hint="default"/>
      </w:rPr>
    </w:lvl>
  </w:abstractNum>
  <w:abstractNum w:abstractNumId="20" w15:restartNumberingAfterBreak="0">
    <w:nsid w:val="46FD261F"/>
    <w:multiLevelType w:val="hybridMultilevel"/>
    <w:tmpl w:val="78A01F2A"/>
    <w:lvl w:ilvl="0" w:tplc="041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ECE7542"/>
    <w:multiLevelType w:val="multilevel"/>
    <w:tmpl w:val="0B32BBFE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decimal"/>
      <w:isLgl/>
      <w:lvlText w:val="%1.%2."/>
      <w:lvlJc w:val="left"/>
      <w:pPr>
        <w:ind w:left="501" w:hanging="360"/>
      </w:pPr>
      <w:rPr>
        <w:rFonts w:hint="default"/>
        <w:sz w:val="24"/>
        <w:szCs w:val="24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  <w:b/>
        <w:bCs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52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960" w:hanging="108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4680" w:hanging="1440"/>
      </w:pPr>
      <w:rPr>
        <w:rFonts w:hint="default"/>
      </w:rPr>
    </w:lvl>
  </w:abstractNum>
  <w:abstractNum w:abstractNumId="22" w15:restartNumberingAfterBreak="0">
    <w:nsid w:val="50A74FB9"/>
    <w:multiLevelType w:val="hybridMultilevel"/>
    <w:tmpl w:val="4CD29468"/>
    <w:lvl w:ilvl="0" w:tplc="041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2DB5495"/>
    <w:multiLevelType w:val="hybridMultilevel"/>
    <w:tmpl w:val="5462CC7E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7103C15"/>
    <w:multiLevelType w:val="multilevel"/>
    <w:tmpl w:val="510CA722"/>
    <w:lvl w:ilvl="0">
      <w:start w:val="5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5" w15:restartNumberingAfterBreak="0">
    <w:nsid w:val="5AED6F53"/>
    <w:multiLevelType w:val="multilevel"/>
    <w:tmpl w:val="38D0E9A4"/>
    <w:lvl w:ilvl="0">
      <w:start w:val="5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6" w15:restartNumberingAfterBreak="0">
    <w:nsid w:val="5B6C0970"/>
    <w:multiLevelType w:val="hybridMultilevel"/>
    <w:tmpl w:val="9CF4AB8A"/>
    <w:lvl w:ilvl="0" w:tplc="0415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27" w15:restartNumberingAfterBreak="0">
    <w:nsid w:val="5BCB51C1"/>
    <w:multiLevelType w:val="hybridMultilevel"/>
    <w:tmpl w:val="4420EEEE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2DD028B"/>
    <w:multiLevelType w:val="multilevel"/>
    <w:tmpl w:val="45A2D1DA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  <w:b/>
        <w:bCs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  <w:b/>
        <w:bCs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29" w15:restartNumberingAfterBreak="0">
    <w:nsid w:val="65151379"/>
    <w:multiLevelType w:val="multilevel"/>
    <w:tmpl w:val="E1B446D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0" w15:restartNumberingAfterBreak="0">
    <w:nsid w:val="66CA15E5"/>
    <w:multiLevelType w:val="multilevel"/>
    <w:tmpl w:val="800A6D26"/>
    <w:styleLink w:val="Biecalista2"/>
    <w:lvl w:ilvl="0">
      <w:start w:val="5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284" w:firstLine="0"/>
      </w:pPr>
      <w:rPr>
        <w:rFonts w:hint="default"/>
        <w:b/>
        <w:bCs/>
        <w:sz w:val="28"/>
        <w:szCs w:val="28"/>
      </w:rPr>
    </w:lvl>
    <w:lvl w:ilvl="2">
      <w:start w:val="1"/>
      <w:numFmt w:val="decimal"/>
      <w:lvlText w:val="%1.%2.%3."/>
      <w:lvlJc w:val="left"/>
      <w:pPr>
        <w:ind w:left="568" w:firstLine="0"/>
      </w:pPr>
      <w:rPr>
        <w:rFonts w:hint="default"/>
        <w:b/>
        <w:bCs/>
      </w:rPr>
    </w:lvl>
    <w:lvl w:ilvl="3">
      <w:start w:val="1"/>
      <w:numFmt w:val="decimal"/>
      <w:lvlText w:val="%1.%2.%3.%4."/>
      <w:lvlJc w:val="left"/>
      <w:pPr>
        <w:ind w:left="852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136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2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704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988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272" w:firstLine="0"/>
      </w:pPr>
      <w:rPr>
        <w:rFonts w:hint="default"/>
      </w:rPr>
    </w:lvl>
  </w:abstractNum>
  <w:abstractNum w:abstractNumId="31" w15:restartNumberingAfterBreak="0">
    <w:nsid w:val="67B27216"/>
    <w:multiLevelType w:val="multilevel"/>
    <w:tmpl w:val="56F2DDBC"/>
    <w:styleLink w:val="Biecalista1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86" w:hanging="360"/>
      </w:pPr>
      <w:rPr>
        <w:rFonts w:hint="default"/>
        <w:b/>
        <w:bCs/>
        <w:sz w:val="28"/>
        <w:szCs w:val="28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  <w:b/>
        <w:bCs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32" w15:restartNumberingAfterBreak="0">
    <w:nsid w:val="67D52CF0"/>
    <w:multiLevelType w:val="multilevel"/>
    <w:tmpl w:val="20A830E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501" w:hanging="360"/>
      </w:pPr>
      <w:rPr>
        <w:rFonts w:hint="default"/>
        <w:sz w:val="24"/>
        <w:szCs w:val="24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52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960" w:hanging="108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4680" w:hanging="1440"/>
      </w:pPr>
      <w:rPr>
        <w:rFonts w:hint="default"/>
      </w:rPr>
    </w:lvl>
  </w:abstractNum>
  <w:abstractNum w:abstractNumId="33" w15:restartNumberingAfterBreak="0">
    <w:nsid w:val="697E4533"/>
    <w:multiLevelType w:val="multilevel"/>
    <w:tmpl w:val="0B32BBFE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decimal"/>
      <w:isLgl/>
      <w:lvlText w:val="%1.%2."/>
      <w:lvlJc w:val="left"/>
      <w:pPr>
        <w:ind w:left="501" w:hanging="360"/>
      </w:pPr>
      <w:rPr>
        <w:rFonts w:hint="default"/>
        <w:sz w:val="24"/>
        <w:szCs w:val="24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  <w:b/>
        <w:bCs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52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960" w:hanging="108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4680" w:hanging="1440"/>
      </w:pPr>
      <w:rPr>
        <w:rFonts w:hint="default"/>
      </w:rPr>
    </w:lvl>
  </w:abstractNum>
  <w:abstractNum w:abstractNumId="34" w15:restartNumberingAfterBreak="0">
    <w:nsid w:val="6C135165"/>
    <w:multiLevelType w:val="multilevel"/>
    <w:tmpl w:val="901C2F0E"/>
    <w:lvl w:ilvl="0">
      <w:start w:val="5"/>
      <w:numFmt w:val="decimal"/>
      <w:lvlText w:val="%1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95" w:hanging="37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920" w:hanging="2160"/>
      </w:pPr>
      <w:rPr>
        <w:rFonts w:hint="default"/>
      </w:rPr>
    </w:lvl>
  </w:abstractNum>
  <w:abstractNum w:abstractNumId="35" w15:restartNumberingAfterBreak="0">
    <w:nsid w:val="6D35495D"/>
    <w:multiLevelType w:val="multilevel"/>
    <w:tmpl w:val="BC72D11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36" w15:restartNumberingAfterBreak="0">
    <w:nsid w:val="6D523D82"/>
    <w:multiLevelType w:val="multilevel"/>
    <w:tmpl w:val="E85829BC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  <w:sz w:val="32"/>
        <w:szCs w:val="32"/>
      </w:rPr>
    </w:lvl>
    <w:lvl w:ilvl="1">
      <w:start w:val="2"/>
      <w:numFmt w:val="decimal"/>
      <w:lvlText w:val="%1.%2."/>
      <w:lvlJc w:val="left"/>
      <w:pPr>
        <w:ind w:left="501" w:hanging="360"/>
      </w:pPr>
      <w:rPr>
        <w:rFonts w:hint="default"/>
        <w:sz w:val="28"/>
        <w:szCs w:val="28"/>
      </w:rPr>
    </w:lvl>
    <w:lvl w:ilvl="2">
      <w:start w:val="1"/>
      <w:numFmt w:val="decimal"/>
      <w:lvlText w:val="%1.%2.%3."/>
      <w:lvlJc w:val="left"/>
      <w:pPr>
        <w:ind w:left="1002" w:hanging="720"/>
      </w:pPr>
      <w:rPr>
        <w:rFonts w:hint="default"/>
        <w:b/>
        <w:bCs/>
      </w:rPr>
    </w:lvl>
    <w:lvl w:ilvl="3">
      <w:start w:val="1"/>
      <w:numFmt w:val="decimal"/>
      <w:lvlText w:val="%1.%2.%3.%4."/>
      <w:lvlJc w:val="left"/>
      <w:pPr>
        <w:ind w:left="1143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644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78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286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427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928" w:hanging="1800"/>
      </w:pPr>
      <w:rPr>
        <w:rFonts w:hint="default"/>
      </w:rPr>
    </w:lvl>
  </w:abstractNum>
  <w:abstractNum w:abstractNumId="37" w15:restartNumberingAfterBreak="0">
    <w:nsid w:val="6F9F7545"/>
    <w:multiLevelType w:val="hybridMultilevel"/>
    <w:tmpl w:val="5462CC7E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02F7D51"/>
    <w:multiLevelType w:val="hybridMultilevel"/>
    <w:tmpl w:val="5462CC7E"/>
    <w:lvl w:ilvl="0" w:tplc="041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1727E01"/>
    <w:multiLevelType w:val="hybridMultilevel"/>
    <w:tmpl w:val="7310ACD6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739916AA"/>
    <w:multiLevelType w:val="multilevel"/>
    <w:tmpl w:val="B3380F34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01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002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143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644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78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286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427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928" w:hanging="1800"/>
      </w:pPr>
      <w:rPr>
        <w:rFonts w:hint="default"/>
      </w:rPr>
    </w:lvl>
  </w:abstractNum>
  <w:abstractNum w:abstractNumId="41" w15:restartNumberingAfterBreak="0">
    <w:nsid w:val="748C5F71"/>
    <w:multiLevelType w:val="multilevel"/>
    <w:tmpl w:val="13F62F6E"/>
    <w:lvl w:ilvl="0">
      <w:start w:val="1"/>
      <w:numFmt w:val="decimal"/>
      <w:pStyle w:val="Nagwek1"/>
      <w:lvlText w:val="%1."/>
      <w:lvlJc w:val="left"/>
      <w:pPr>
        <w:ind w:left="720" w:hanging="360"/>
      </w:pPr>
      <w:rPr>
        <w:rFonts w:hint="default"/>
        <w:color w:val="auto"/>
      </w:rPr>
    </w:lvl>
    <w:lvl w:ilvl="1">
      <w:start w:val="1"/>
      <w:numFmt w:val="decimal"/>
      <w:pStyle w:val="Nagwek2"/>
      <w:isLgl/>
      <w:lvlText w:val="%1.%2."/>
      <w:lvlJc w:val="left"/>
      <w:pPr>
        <w:ind w:left="1080" w:hanging="720"/>
      </w:pPr>
      <w:rPr>
        <w:rFonts w:hint="default"/>
        <w:sz w:val="28"/>
        <w:szCs w:val="28"/>
      </w:rPr>
    </w:lvl>
    <w:lvl w:ilvl="2">
      <w:start w:val="1"/>
      <w:numFmt w:val="decimal"/>
      <w:pStyle w:val="Nagwek3"/>
      <w:isLgl/>
      <w:lvlText w:val="%1.%2.%3."/>
      <w:lvlJc w:val="left"/>
      <w:pPr>
        <w:ind w:left="1080" w:hanging="720"/>
      </w:pPr>
      <w:rPr>
        <w:rFonts w:hint="default"/>
        <w:b/>
        <w:bCs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42" w15:restartNumberingAfterBreak="0">
    <w:nsid w:val="74F655A3"/>
    <w:multiLevelType w:val="hybridMultilevel"/>
    <w:tmpl w:val="5462CC7E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5FB766E"/>
    <w:multiLevelType w:val="hybridMultilevel"/>
    <w:tmpl w:val="DEA87758"/>
    <w:lvl w:ilvl="0" w:tplc="041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79673785"/>
    <w:multiLevelType w:val="hybridMultilevel"/>
    <w:tmpl w:val="5462CC7E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A3C2402"/>
    <w:multiLevelType w:val="hybridMultilevel"/>
    <w:tmpl w:val="49163A0E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7B6E7239"/>
    <w:multiLevelType w:val="multilevel"/>
    <w:tmpl w:val="A9FA5986"/>
    <w:lvl w:ilvl="0">
      <w:start w:val="1"/>
      <w:numFmt w:val="bullet"/>
      <w:lvlText w:val=""/>
      <w:lvlJc w:val="left"/>
      <w:pPr>
        <w:ind w:left="770" w:hanging="360"/>
      </w:pPr>
      <w:rPr>
        <w:rFonts w:ascii="Symbol" w:hAnsi="Symbol" w:hint="default"/>
      </w:rPr>
    </w:lvl>
    <w:lvl w:ilvl="1">
      <w:start w:val="1"/>
      <w:numFmt w:val="decimal"/>
      <w:isLgl/>
      <w:lvlText w:val="%1.%2."/>
      <w:lvlJc w:val="left"/>
      <w:pPr>
        <w:ind w:left="77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13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13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9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9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5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5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210" w:hanging="1800"/>
      </w:pPr>
      <w:rPr>
        <w:rFonts w:hint="default"/>
      </w:rPr>
    </w:lvl>
  </w:abstractNum>
  <w:num w:numId="1" w16cid:durableId="446432872">
    <w:abstractNumId w:val="4"/>
  </w:num>
  <w:num w:numId="2" w16cid:durableId="842479088">
    <w:abstractNumId w:val="20"/>
  </w:num>
  <w:num w:numId="3" w16cid:durableId="2074348142">
    <w:abstractNumId w:val="41"/>
  </w:num>
  <w:num w:numId="4" w16cid:durableId="768814792">
    <w:abstractNumId w:val="35"/>
  </w:num>
  <w:num w:numId="5" w16cid:durableId="1815104655">
    <w:abstractNumId w:val="29"/>
  </w:num>
  <w:num w:numId="6" w16cid:durableId="840662850">
    <w:abstractNumId w:val="1"/>
  </w:num>
  <w:num w:numId="7" w16cid:durableId="653610319">
    <w:abstractNumId w:val="19"/>
  </w:num>
  <w:num w:numId="8" w16cid:durableId="1177575832">
    <w:abstractNumId w:val="32"/>
  </w:num>
  <w:num w:numId="9" w16cid:durableId="1492453407">
    <w:abstractNumId w:val="11"/>
  </w:num>
  <w:num w:numId="10" w16cid:durableId="1783568882">
    <w:abstractNumId w:val="38"/>
  </w:num>
  <w:num w:numId="11" w16cid:durableId="385303334">
    <w:abstractNumId w:val="22"/>
  </w:num>
  <w:num w:numId="12" w16cid:durableId="1151100919">
    <w:abstractNumId w:val="23"/>
  </w:num>
  <w:num w:numId="13" w16cid:durableId="1959532622">
    <w:abstractNumId w:val="42"/>
  </w:num>
  <w:num w:numId="14" w16cid:durableId="1404258224">
    <w:abstractNumId w:val="37"/>
  </w:num>
  <w:num w:numId="15" w16cid:durableId="1051853843">
    <w:abstractNumId w:val="44"/>
  </w:num>
  <w:num w:numId="16" w16cid:durableId="1857964988">
    <w:abstractNumId w:val="7"/>
  </w:num>
  <w:num w:numId="17" w16cid:durableId="381910524">
    <w:abstractNumId w:val="8"/>
  </w:num>
  <w:num w:numId="18" w16cid:durableId="1600798559">
    <w:abstractNumId w:val="3"/>
  </w:num>
  <w:num w:numId="19" w16cid:durableId="371807043">
    <w:abstractNumId w:val="46"/>
  </w:num>
  <w:num w:numId="20" w16cid:durableId="1737703446">
    <w:abstractNumId w:val="16"/>
  </w:num>
  <w:num w:numId="21" w16cid:durableId="531723871">
    <w:abstractNumId w:val="12"/>
  </w:num>
  <w:num w:numId="22" w16cid:durableId="1407150471">
    <w:abstractNumId w:val="9"/>
  </w:num>
  <w:num w:numId="23" w16cid:durableId="1730616284">
    <w:abstractNumId w:val="36"/>
  </w:num>
  <w:num w:numId="24" w16cid:durableId="1001349362">
    <w:abstractNumId w:val="40"/>
  </w:num>
  <w:num w:numId="25" w16cid:durableId="1342733370">
    <w:abstractNumId w:val="28"/>
  </w:num>
  <w:num w:numId="26" w16cid:durableId="1312978816">
    <w:abstractNumId w:val="18"/>
  </w:num>
  <w:num w:numId="27" w16cid:durableId="207881682">
    <w:abstractNumId w:val="14"/>
  </w:num>
  <w:num w:numId="28" w16cid:durableId="826945437">
    <w:abstractNumId w:val="33"/>
  </w:num>
  <w:num w:numId="29" w16cid:durableId="1402605137">
    <w:abstractNumId w:val="10"/>
  </w:num>
  <w:num w:numId="30" w16cid:durableId="1468627244">
    <w:abstractNumId w:val="21"/>
  </w:num>
  <w:num w:numId="31" w16cid:durableId="1177579047">
    <w:abstractNumId w:val="5"/>
  </w:num>
  <w:num w:numId="32" w16cid:durableId="1339115278">
    <w:abstractNumId w:val="24"/>
  </w:num>
  <w:num w:numId="33" w16cid:durableId="701176752">
    <w:abstractNumId w:val="25"/>
  </w:num>
  <w:num w:numId="34" w16cid:durableId="1758018630">
    <w:abstractNumId w:val="6"/>
  </w:num>
  <w:num w:numId="35" w16cid:durableId="1604535263">
    <w:abstractNumId w:val="15"/>
  </w:num>
  <w:num w:numId="36" w16cid:durableId="731928023">
    <w:abstractNumId w:val="34"/>
  </w:num>
  <w:num w:numId="37" w16cid:durableId="108089012">
    <w:abstractNumId w:val="31"/>
  </w:num>
  <w:num w:numId="38" w16cid:durableId="1505630186">
    <w:abstractNumId w:val="30"/>
  </w:num>
  <w:num w:numId="39" w16cid:durableId="576087835">
    <w:abstractNumId w:val="13"/>
  </w:num>
  <w:num w:numId="40" w16cid:durableId="1571235699">
    <w:abstractNumId w:val="45"/>
  </w:num>
  <w:num w:numId="41" w16cid:durableId="183639022">
    <w:abstractNumId w:val="27"/>
  </w:num>
  <w:num w:numId="42" w16cid:durableId="1509561213">
    <w:abstractNumId w:val="39"/>
  </w:num>
  <w:num w:numId="43" w16cid:durableId="335113214">
    <w:abstractNumId w:val="17"/>
  </w:num>
  <w:num w:numId="44" w16cid:durableId="1071586262">
    <w:abstractNumId w:val="2"/>
  </w:num>
  <w:num w:numId="45" w16cid:durableId="712770473">
    <w:abstractNumId w:val="0"/>
  </w:num>
  <w:num w:numId="46" w16cid:durableId="360282259">
    <w:abstractNumId w:val="43"/>
  </w:num>
  <w:num w:numId="47" w16cid:durableId="574164745">
    <w:abstractNumId w:val="2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973EE"/>
    <w:rsid w:val="0000035D"/>
    <w:rsid w:val="00001016"/>
    <w:rsid w:val="00003D78"/>
    <w:rsid w:val="00006946"/>
    <w:rsid w:val="00006998"/>
    <w:rsid w:val="00007277"/>
    <w:rsid w:val="0001024F"/>
    <w:rsid w:val="00010B33"/>
    <w:rsid w:val="00011890"/>
    <w:rsid w:val="00012304"/>
    <w:rsid w:val="00012797"/>
    <w:rsid w:val="0001285B"/>
    <w:rsid w:val="000138FC"/>
    <w:rsid w:val="00013B39"/>
    <w:rsid w:val="00016CA9"/>
    <w:rsid w:val="00017735"/>
    <w:rsid w:val="00017C7A"/>
    <w:rsid w:val="0002230F"/>
    <w:rsid w:val="00022A34"/>
    <w:rsid w:val="00026071"/>
    <w:rsid w:val="00027870"/>
    <w:rsid w:val="00027902"/>
    <w:rsid w:val="0003244F"/>
    <w:rsid w:val="0003259A"/>
    <w:rsid w:val="000337B9"/>
    <w:rsid w:val="0003468C"/>
    <w:rsid w:val="000371BF"/>
    <w:rsid w:val="000407B5"/>
    <w:rsid w:val="00041629"/>
    <w:rsid w:val="00041CBC"/>
    <w:rsid w:val="00042C4C"/>
    <w:rsid w:val="00045081"/>
    <w:rsid w:val="00046EE7"/>
    <w:rsid w:val="00046EF5"/>
    <w:rsid w:val="0005116F"/>
    <w:rsid w:val="000515E6"/>
    <w:rsid w:val="000544D3"/>
    <w:rsid w:val="00054806"/>
    <w:rsid w:val="00054CCF"/>
    <w:rsid w:val="00060456"/>
    <w:rsid w:val="00061F93"/>
    <w:rsid w:val="00064342"/>
    <w:rsid w:val="00064B73"/>
    <w:rsid w:val="00064DDD"/>
    <w:rsid w:val="00065177"/>
    <w:rsid w:val="00067154"/>
    <w:rsid w:val="0007100A"/>
    <w:rsid w:val="0007166B"/>
    <w:rsid w:val="000721D4"/>
    <w:rsid w:val="000741FC"/>
    <w:rsid w:val="00074742"/>
    <w:rsid w:val="000754B0"/>
    <w:rsid w:val="00075EE6"/>
    <w:rsid w:val="000760A1"/>
    <w:rsid w:val="00077029"/>
    <w:rsid w:val="00080CD4"/>
    <w:rsid w:val="00081442"/>
    <w:rsid w:val="00082324"/>
    <w:rsid w:val="0008440A"/>
    <w:rsid w:val="00085562"/>
    <w:rsid w:val="0008584A"/>
    <w:rsid w:val="000871CE"/>
    <w:rsid w:val="000904BC"/>
    <w:rsid w:val="00091E90"/>
    <w:rsid w:val="000934C6"/>
    <w:rsid w:val="00094966"/>
    <w:rsid w:val="00094C89"/>
    <w:rsid w:val="0009517B"/>
    <w:rsid w:val="000970D7"/>
    <w:rsid w:val="0009737F"/>
    <w:rsid w:val="00097B4E"/>
    <w:rsid w:val="000A17E7"/>
    <w:rsid w:val="000A1D16"/>
    <w:rsid w:val="000A22D7"/>
    <w:rsid w:val="000A42CB"/>
    <w:rsid w:val="000A4565"/>
    <w:rsid w:val="000A53CA"/>
    <w:rsid w:val="000A66C6"/>
    <w:rsid w:val="000A7AD2"/>
    <w:rsid w:val="000B1D16"/>
    <w:rsid w:val="000B205E"/>
    <w:rsid w:val="000B2F4F"/>
    <w:rsid w:val="000B39E3"/>
    <w:rsid w:val="000B5139"/>
    <w:rsid w:val="000B6668"/>
    <w:rsid w:val="000B71F1"/>
    <w:rsid w:val="000B7A07"/>
    <w:rsid w:val="000C0B53"/>
    <w:rsid w:val="000C10CA"/>
    <w:rsid w:val="000C1ECB"/>
    <w:rsid w:val="000C2728"/>
    <w:rsid w:val="000C2BA1"/>
    <w:rsid w:val="000C3EE9"/>
    <w:rsid w:val="000D00CC"/>
    <w:rsid w:val="000D0643"/>
    <w:rsid w:val="000D1C2E"/>
    <w:rsid w:val="000D20C9"/>
    <w:rsid w:val="000D2CCF"/>
    <w:rsid w:val="000D3F4D"/>
    <w:rsid w:val="000D48E9"/>
    <w:rsid w:val="000D4E74"/>
    <w:rsid w:val="000D4EAE"/>
    <w:rsid w:val="000D6CC4"/>
    <w:rsid w:val="000D6E81"/>
    <w:rsid w:val="000D72FB"/>
    <w:rsid w:val="000D765E"/>
    <w:rsid w:val="000E02A3"/>
    <w:rsid w:val="000E1C30"/>
    <w:rsid w:val="000E2A76"/>
    <w:rsid w:val="000F086A"/>
    <w:rsid w:val="000F206B"/>
    <w:rsid w:val="000F2DE5"/>
    <w:rsid w:val="000F4470"/>
    <w:rsid w:val="000F4DBF"/>
    <w:rsid w:val="000F663C"/>
    <w:rsid w:val="00102F2F"/>
    <w:rsid w:val="00102FFC"/>
    <w:rsid w:val="00104617"/>
    <w:rsid w:val="00104891"/>
    <w:rsid w:val="00106003"/>
    <w:rsid w:val="001073FA"/>
    <w:rsid w:val="001110D1"/>
    <w:rsid w:val="001112C8"/>
    <w:rsid w:val="00112B16"/>
    <w:rsid w:val="00112F26"/>
    <w:rsid w:val="00113C8B"/>
    <w:rsid w:val="0011591E"/>
    <w:rsid w:val="001179DD"/>
    <w:rsid w:val="001247A5"/>
    <w:rsid w:val="0012603D"/>
    <w:rsid w:val="001262ED"/>
    <w:rsid w:val="001311AA"/>
    <w:rsid w:val="0013430A"/>
    <w:rsid w:val="00135EBA"/>
    <w:rsid w:val="001402A0"/>
    <w:rsid w:val="00141007"/>
    <w:rsid w:val="0014207A"/>
    <w:rsid w:val="00142EBC"/>
    <w:rsid w:val="00143940"/>
    <w:rsid w:val="00144516"/>
    <w:rsid w:val="00144986"/>
    <w:rsid w:val="00144E9D"/>
    <w:rsid w:val="00145853"/>
    <w:rsid w:val="00145CDB"/>
    <w:rsid w:val="00146A58"/>
    <w:rsid w:val="001472A0"/>
    <w:rsid w:val="001524E6"/>
    <w:rsid w:val="001543FE"/>
    <w:rsid w:val="001556A4"/>
    <w:rsid w:val="0015798E"/>
    <w:rsid w:val="00160A65"/>
    <w:rsid w:val="00160AB2"/>
    <w:rsid w:val="00161D2E"/>
    <w:rsid w:val="001628C1"/>
    <w:rsid w:val="001636E5"/>
    <w:rsid w:val="00164D19"/>
    <w:rsid w:val="00167078"/>
    <w:rsid w:val="00167E93"/>
    <w:rsid w:val="00171E5B"/>
    <w:rsid w:val="00171EB3"/>
    <w:rsid w:val="001726C4"/>
    <w:rsid w:val="00172E96"/>
    <w:rsid w:val="00174587"/>
    <w:rsid w:val="001745A2"/>
    <w:rsid w:val="0017596C"/>
    <w:rsid w:val="00180542"/>
    <w:rsid w:val="001811FA"/>
    <w:rsid w:val="00181211"/>
    <w:rsid w:val="0018241F"/>
    <w:rsid w:val="001847C3"/>
    <w:rsid w:val="00186B2E"/>
    <w:rsid w:val="00187BC1"/>
    <w:rsid w:val="00187F96"/>
    <w:rsid w:val="00192363"/>
    <w:rsid w:val="00192C8D"/>
    <w:rsid w:val="00193D10"/>
    <w:rsid w:val="0019420A"/>
    <w:rsid w:val="00195156"/>
    <w:rsid w:val="00195B9E"/>
    <w:rsid w:val="00195D6F"/>
    <w:rsid w:val="00196073"/>
    <w:rsid w:val="00196091"/>
    <w:rsid w:val="00197DDA"/>
    <w:rsid w:val="001A1CFE"/>
    <w:rsid w:val="001A2D80"/>
    <w:rsid w:val="001A3AA2"/>
    <w:rsid w:val="001A4316"/>
    <w:rsid w:val="001A6813"/>
    <w:rsid w:val="001A6AB0"/>
    <w:rsid w:val="001A6F5C"/>
    <w:rsid w:val="001A7162"/>
    <w:rsid w:val="001A79F7"/>
    <w:rsid w:val="001B2D86"/>
    <w:rsid w:val="001B4F4C"/>
    <w:rsid w:val="001B5393"/>
    <w:rsid w:val="001B5CFF"/>
    <w:rsid w:val="001B7440"/>
    <w:rsid w:val="001C1F0E"/>
    <w:rsid w:val="001C2194"/>
    <w:rsid w:val="001C33E0"/>
    <w:rsid w:val="001C413C"/>
    <w:rsid w:val="001C577E"/>
    <w:rsid w:val="001C5EA7"/>
    <w:rsid w:val="001C7516"/>
    <w:rsid w:val="001D0B06"/>
    <w:rsid w:val="001D1395"/>
    <w:rsid w:val="001D4B1B"/>
    <w:rsid w:val="001D7406"/>
    <w:rsid w:val="001E1356"/>
    <w:rsid w:val="001E224B"/>
    <w:rsid w:val="001E3100"/>
    <w:rsid w:val="001E3D37"/>
    <w:rsid w:val="001E45B8"/>
    <w:rsid w:val="001E4A7C"/>
    <w:rsid w:val="001E5764"/>
    <w:rsid w:val="001E5D7C"/>
    <w:rsid w:val="001E5E42"/>
    <w:rsid w:val="001E62CC"/>
    <w:rsid w:val="001E66E6"/>
    <w:rsid w:val="001E7675"/>
    <w:rsid w:val="001F1E30"/>
    <w:rsid w:val="001F2774"/>
    <w:rsid w:val="001F31A1"/>
    <w:rsid w:val="001F3272"/>
    <w:rsid w:val="001F661E"/>
    <w:rsid w:val="001F679C"/>
    <w:rsid w:val="00203759"/>
    <w:rsid w:val="00203B6A"/>
    <w:rsid w:val="0020599A"/>
    <w:rsid w:val="00206EDD"/>
    <w:rsid w:val="0020730B"/>
    <w:rsid w:val="00207C58"/>
    <w:rsid w:val="0021027A"/>
    <w:rsid w:val="00211C1E"/>
    <w:rsid w:val="00214A84"/>
    <w:rsid w:val="0021541C"/>
    <w:rsid w:val="0021609D"/>
    <w:rsid w:val="00220CDC"/>
    <w:rsid w:val="00222783"/>
    <w:rsid w:val="00222E7A"/>
    <w:rsid w:val="00224C18"/>
    <w:rsid w:val="00224E6C"/>
    <w:rsid w:val="002278A7"/>
    <w:rsid w:val="00231513"/>
    <w:rsid w:val="002332C9"/>
    <w:rsid w:val="00233E45"/>
    <w:rsid w:val="00234EB0"/>
    <w:rsid w:val="002359A8"/>
    <w:rsid w:val="00236B5D"/>
    <w:rsid w:val="002377B1"/>
    <w:rsid w:val="00237F82"/>
    <w:rsid w:val="0024085B"/>
    <w:rsid w:val="00240AC9"/>
    <w:rsid w:val="0024139B"/>
    <w:rsid w:val="00241BFB"/>
    <w:rsid w:val="00242D9B"/>
    <w:rsid w:val="0024317F"/>
    <w:rsid w:val="00244BD2"/>
    <w:rsid w:val="002457FC"/>
    <w:rsid w:val="00245923"/>
    <w:rsid w:val="002467BE"/>
    <w:rsid w:val="002502A5"/>
    <w:rsid w:val="00250CF0"/>
    <w:rsid w:val="00251005"/>
    <w:rsid w:val="0025214A"/>
    <w:rsid w:val="002527BB"/>
    <w:rsid w:val="002528D1"/>
    <w:rsid w:val="00252DC8"/>
    <w:rsid w:val="00253D69"/>
    <w:rsid w:val="00253D77"/>
    <w:rsid w:val="0025401C"/>
    <w:rsid w:val="00256BE5"/>
    <w:rsid w:val="0025757F"/>
    <w:rsid w:val="00261EED"/>
    <w:rsid w:val="002632D2"/>
    <w:rsid w:val="00265DD6"/>
    <w:rsid w:val="00266232"/>
    <w:rsid w:val="0027101C"/>
    <w:rsid w:val="00273883"/>
    <w:rsid w:val="0027470A"/>
    <w:rsid w:val="002749D6"/>
    <w:rsid w:val="00280B0E"/>
    <w:rsid w:val="00280FCD"/>
    <w:rsid w:val="00282164"/>
    <w:rsid w:val="00282469"/>
    <w:rsid w:val="00284BE1"/>
    <w:rsid w:val="00284E05"/>
    <w:rsid w:val="00285242"/>
    <w:rsid w:val="00287C61"/>
    <w:rsid w:val="00287CBA"/>
    <w:rsid w:val="002904D5"/>
    <w:rsid w:val="00290F23"/>
    <w:rsid w:val="00293ADD"/>
    <w:rsid w:val="00293E4E"/>
    <w:rsid w:val="002950D3"/>
    <w:rsid w:val="00295B87"/>
    <w:rsid w:val="00296025"/>
    <w:rsid w:val="002969AD"/>
    <w:rsid w:val="002973EE"/>
    <w:rsid w:val="002A29BF"/>
    <w:rsid w:val="002A2AE4"/>
    <w:rsid w:val="002A4855"/>
    <w:rsid w:val="002A4A4C"/>
    <w:rsid w:val="002A4EEE"/>
    <w:rsid w:val="002A5B86"/>
    <w:rsid w:val="002A74C7"/>
    <w:rsid w:val="002A7FF6"/>
    <w:rsid w:val="002B03EE"/>
    <w:rsid w:val="002B3132"/>
    <w:rsid w:val="002B3F54"/>
    <w:rsid w:val="002B46D9"/>
    <w:rsid w:val="002B4B8A"/>
    <w:rsid w:val="002B5FE2"/>
    <w:rsid w:val="002B688A"/>
    <w:rsid w:val="002B7058"/>
    <w:rsid w:val="002B7867"/>
    <w:rsid w:val="002B7BAE"/>
    <w:rsid w:val="002B7E45"/>
    <w:rsid w:val="002C03ED"/>
    <w:rsid w:val="002C3B00"/>
    <w:rsid w:val="002C5E0B"/>
    <w:rsid w:val="002C64D8"/>
    <w:rsid w:val="002C7063"/>
    <w:rsid w:val="002C7F52"/>
    <w:rsid w:val="002D15C5"/>
    <w:rsid w:val="002D16C4"/>
    <w:rsid w:val="002D1E7B"/>
    <w:rsid w:val="002D3434"/>
    <w:rsid w:val="002D3E0C"/>
    <w:rsid w:val="002D3E94"/>
    <w:rsid w:val="002D504A"/>
    <w:rsid w:val="002D5E9F"/>
    <w:rsid w:val="002E0B64"/>
    <w:rsid w:val="002E1E20"/>
    <w:rsid w:val="002E35F3"/>
    <w:rsid w:val="002E41CA"/>
    <w:rsid w:val="002E5C51"/>
    <w:rsid w:val="002E5D33"/>
    <w:rsid w:val="002E7CBA"/>
    <w:rsid w:val="002F04A2"/>
    <w:rsid w:val="002F16B6"/>
    <w:rsid w:val="002F266C"/>
    <w:rsid w:val="002F380B"/>
    <w:rsid w:val="002F5325"/>
    <w:rsid w:val="002F7871"/>
    <w:rsid w:val="0030000B"/>
    <w:rsid w:val="00300C2A"/>
    <w:rsid w:val="00301163"/>
    <w:rsid w:val="00301289"/>
    <w:rsid w:val="0030198B"/>
    <w:rsid w:val="00302145"/>
    <w:rsid w:val="00302518"/>
    <w:rsid w:val="00302D63"/>
    <w:rsid w:val="00304C1C"/>
    <w:rsid w:val="0030798C"/>
    <w:rsid w:val="00310107"/>
    <w:rsid w:val="00311DC7"/>
    <w:rsid w:val="003134FE"/>
    <w:rsid w:val="003135B6"/>
    <w:rsid w:val="0031381F"/>
    <w:rsid w:val="00315ED0"/>
    <w:rsid w:val="003165AE"/>
    <w:rsid w:val="0031675F"/>
    <w:rsid w:val="00321779"/>
    <w:rsid w:val="003230FE"/>
    <w:rsid w:val="00323A36"/>
    <w:rsid w:val="00323E8C"/>
    <w:rsid w:val="00324A27"/>
    <w:rsid w:val="00324CDF"/>
    <w:rsid w:val="00324F3E"/>
    <w:rsid w:val="00325E07"/>
    <w:rsid w:val="00326204"/>
    <w:rsid w:val="00327BF9"/>
    <w:rsid w:val="00330A6D"/>
    <w:rsid w:val="003321FB"/>
    <w:rsid w:val="00333FCD"/>
    <w:rsid w:val="003346A3"/>
    <w:rsid w:val="0033511E"/>
    <w:rsid w:val="003375CB"/>
    <w:rsid w:val="0033777F"/>
    <w:rsid w:val="00337C6A"/>
    <w:rsid w:val="00341BC0"/>
    <w:rsid w:val="0034209C"/>
    <w:rsid w:val="00343861"/>
    <w:rsid w:val="00343F6E"/>
    <w:rsid w:val="00350327"/>
    <w:rsid w:val="003524FE"/>
    <w:rsid w:val="0035335A"/>
    <w:rsid w:val="00353CE4"/>
    <w:rsid w:val="00357066"/>
    <w:rsid w:val="003606ED"/>
    <w:rsid w:val="00360930"/>
    <w:rsid w:val="0036246F"/>
    <w:rsid w:val="00362C9D"/>
    <w:rsid w:val="00364DD9"/>
    <w:rsid w:val="00365D35"/>
    <w:rsid w:val="003670C7"/>
    <w:rsid w:val="00367620"/>
    <w:rsid w:val="00370866"/>
    <w:rsid w:val="00373F89"/>
    <w:rsid w:val="003746BE"/>
    <w:rsid w:val="00375764"/>
    <w:rsid w:val="003762E6"/>
    <w:rsid w:val="00380830"/>
    <w:rsid w:val="00380A5E"/>
    <w:rsid w:val="00381546"/>
    <w:rsid w:val="00381DEB"/>
    <w:rsid w:val="00384C16"/>
    <w:rsid w:val="003867CA"/>
    <w:rsid w:val="003869EE"/>
    <w:rsid w:val="00386DE1"/>
    <w:rsid w:val="00390F91"/>
    <w:rsid w:val="003943D3"/>
    <w:rsid w:val="003948B6"/>
    <w:rsid w:val="00397D41"/>
    <w:rsid w:val="003A20DB"/>
    <w:rsid w:val="003A46AB"/>
    <w:rsid w:val="003A4928"/>
    <w:rsid w:val="003A4FEC"/>
    <w:rsid w:val="003A5DE0"/>
    <w:rsid w:val="003A6A71"/>
    <w:rsid w:val="003A7DEC"/>
    <w:rsid w:val="003B0050"/>
    <w:rsid w:val="003B01D6"/>
    <w:rsid w:val="003B10D3"/>
    <w:rsid w:val="003B151D"/>
    <w:rsid w:val="003B1532"/>
    <w:rsid w:val="003B1A64"/>
    <w:rsid w:val="003B21EA"/>
    <w:rsid w:val="003B2FAF"/>
    <w:rsid w:val="003B3133"/>
    <w:rsid w:val="003B4B53"/>
    <w:rsid w:val="003B5713"/>
    <w:rsid w:val="003B63D5"/>
    <w:rsid w:val="003C05D9"/>
    <w:rsid w:val="003C29E9"/>
    <w:rsid w:val="003C5B0C"/>
    <w:rsid w:val="003C63A6"/>
    <w:rsid w:val="003C7677"/>
    <w:rsid w:val="003C7F79"/>
    <w:rsid w:val="003D1573"/>
    <w:rsid w:val="003D2CF0"/>
    <w:rsid w:val="003D3195"/>
    <w:rsid w:val="003D3759"/>
    <w:rsid w:val="003D3F45"/>
    <w:rsid w:val="003D4938"/>
    <w:rsid w:val="003D5A51"/>
    <w:rsid w:val="003D672E"/>
    <w:rsid w:val="003D7280"/>
    <w:rsid w:val="003E0CC8"/>
    <w:rsid w:val="003E5A88"/>
    <w:rsid w:val="003E5D99"/>
    <w:rsid w:val="003E699C"/>
    <w:rsid w:val="003E6C04"/>
    <w:rsid w:val="003E7350"/>
    <w:rsid w:val="003F086F"/>
    <w:rsid w:val="003F0E83"/>
    <w:rsid w:val="003F3630"/>
    <w:rsid w:val="003F7172"/>
    <w:rsid w:val="003F729C"/>
    <w:rsid w:val="003F7E0A"/>
    <w:rsid w:val="00400389"/>
    <w:rsid w:val="004034D1"/>
    <w:rsid w:val="00404334"/>
    <w:rsid w:val="0040460F"/>
    <w:rsid w:val="0041236A"/>
    <w:rsid w:val="004127A8"/>
    <w:rsid w:val="004128C7"/>
    <w:rsid w:val="004129B3"/>
    <w:rsid w:val="0041462D"/>
    <w:rsid w:val="00414C9C"/>
    <w:rsid w:val="00417D7F"/>
    <w:rsid w:val="00421AB8"/>
    <w:rsid w:val="004238ED"/>
    <w:rsid w:val="00423CBC"/>
    <w:rsid w:val="00426B81"/>
    <w:rsid w:val="00427694"/>
    <w:rsid w:val="00434629"/>
    <w:rsid w:val="00436C53"/>
    <w:rsid w:val="00437CDE"/>
    <w:rsid w:val="004401E9"/>
    <w:rsid w:val="00440271"/>
    <w:rsid w:val="00442374"/>
    <w:rsid w:val="004466F3"/>
    <w:rsid w:val="0044717E"/>
    <w:rsid w:val="0045374D"/>
    <w:rsid w:val="004562F0"/>
    <w:rsid w:val="00456CDC"/>
    <w:rsid w:val="00462086"/>
    <w:rsid w:val="0046212D"/>
    <w:rsid w:val="004657A8"/>
    <w:rsid w:val="004671E0"/>
    <w:rsid w:val="00467CFC"/>
    <w:rsid w:val="00467FE8"/>
    <w:rsid w:val="004702C7"/>
    <w:rsid w:val="004713BA"/>
    <w:rsid w:val="004715E0"/>
    <w:rsid w:val="004715F7"/>
    <w:rsid w:val="00472134"/>
    <w:rsid w:val="00472B69"/>
    <w:rsid w:val="00473466"/>
    <w:rsid w:val="004772D5"/>
    <w:rsid w:val="004805FE"/>
    <w:rsid w:val="00486AB0"/>
    <w:rsid w:val="0048789F"/>
    <w:rsid w:val="0049002E"/>
    <w:rsid w:val="0049220E"/>
    <w:rsid w:val="0049235C"/>
    <w:rsid w:val="00496A3D"/>
    <w:rsid w:val="00497866"/>
    <w:rsid w:val="004A147C"/>
    <w:rsid w:val="004A3F57"/>
    <w:rsid w:val="004A423C"/>
    <w:rsid w:val="004A4E19"/>
    <w:rsid w:val="004A5828"/>
    <w:rsid w:val="004A7AE9"/>
    <w:rsid w:val="004B0541"/>
    <w:rsid w:val="004B0E3F"/>
    <w:rsid w:val="004B1152"/>
    <w:rsid w:val="004B1227"/>
    <w:rsid w:val="004B26CB"/>
    <w:rsid w:val="004B53A3"/>
    <w:rsid w:val="004B64F0"/>
    <w:rsid w:val="004B66D4"/>
    <w:rsid w:val="004C12C0"/>
    <w:rsid w:val="004C23F7"/>
    <w:rsid w:val="004C28FD"/>
    <w:rsid w:val="004C2C16"/>
    <w:rsid w:val="004C5CF8"/>
    <w:rsid w:val="004C62F9"/>
    <w:rsid w:val="004C645D"/>
    <w:rsid w:val="004C6C95"/>
    <w:rsid w:val="004C73AD"/>
    <w:rsid w:val="004D0061"/>
    <w:rsid w:val="004D1614"/>
    <w:rsid w:val="004D3132"/>
    <w:rsid w:val="004D38A4"/>
    <w:rsid w:val="004D4DF4"/>
    <w:rsid w:val="004D63D9"/>
    <w:rsid w:val="004D64F7"/>
    <w:rsid w:val="004D7EC3"/>
    <w:rsid w:val="004E17DD"/>
    <w:rsid w:val="004E1BD8"/>
    <w:rsid w:val="004E1BE4"/>
    <w:rsid w:val="004E3371"/>
    <w:rsid w:val="004E4831"/>
    <w:rsid w:val="004E65F5"/>
    <w:rsid w:val="004E73D7"/>
    <w:rsid w:val="004F0489"/>
    <w:rsid w:val="004F0C10"/>
    <w:rsid w:val="004F0D1B"/>
    <w:rsid w:val="004F1F74"/>
    <w:rsid w:val="004F2EC9"/>
    <w:rsid w:val="004F4BB0"/>
    <w:rsid w:val="004F5758"/>
    <w:rsid w:val="00500846"/>
    <w:rsid w:val="00501C57"/>
    <w:rsid w:val="005029D6"/>
    <w:rsid w:val="00503F38"/>
    <w:rsid w:val="00503F4C"/>
    <w:rsid w:val="00504752"/>
    <w:rsid w:val="00504869"/>
    <w:rsid w:val="005056FC"/>
    <w:rsid w:val="00506B5A"/>
    <w:rsid w:val="00510D9D"/>
    <w:rsid w:val="005127BF"/>
    <w:rsid w:val="00513EBD"/>
    <w:rsid w:val="00514644"/>
    <w:rsid w:val="005148B8"/>
    <w:rsid w:val="00517C54"/>
    <w:rsid w:val="005218B0"/>
    <w:rsid w:val="00525493"/>
    <w:rsid w:val="00526183"/>
    <w:rsid w:val="00526853"/>
    <w:rsid w:val="00531957"/>
    <w:rsid w:val="005337D3"/>
    <w:rsid w:val="00533D45"/>
    <w:rsid w:val="0053652D"/>
    <w:rsid w:val="0053745A"/>
    <w:rsid w:val="00537E72"/>
    <w:rsid w:val="00537FFE"/>
    <w:rsid w:val="00540EE7"/>
    <w:rsid w:val="00542BF2"/>
    <w:rsid w:val="0054443C"/>
    <w:rsid w:val="00544EB6"/>
    <w:rsid w:val="00545F5F"/>
    <w:rsid w:val="005468A9"/>
    <w:rsid w:val="00547CA2"/>
    <w:rsid w:val="0055466B"/>
    <w:rsid w:val="0055474B"/>
    <w:rsid w:val="00556146"/>
    <w:rsid w:val="00561A45"/>
    <w:rsid w:val="0056206D"/>
    <w:rsid w:val="00562C8A"/>
    <w:rsid w:val="0056538C"/>
    <w:rsid w:val="00565C98"/>
    <w:rsid w:val="00566556"/>
    <w:rsid w:val="00567234"/>
    <w:rsid w:val="00567675"/>
    <w:rsid w:val="00571A75"/>
    <w:rsid w:val="005731CE"/>
    <w:rsid w:val="005737C5"/>
    <w:rsid w:val="005743E3"/>
    <w:rsid w:val="005744CB"/>
    <w:rsid w:val="00581B0C"/>
    <w:rsid w:val="00581D0E"/>
    <w:rsid w:val="0058392F"/>
    <w:rsid w:val="00585B7B"/>
    <w:rsid w:val="00587592"/>
    <w:rsid w:val="00590674"/>
    <w:rsid w:val="00590AC5"/>
    <w:rsid w:val="00591732"/>
    <w:rsid w:val="005934E6"/>
    <w:rsid w:val="00593F01"/>
    <w:rsid w:val="00595416"/>
    <w:rsid w:val="00595DDB"/>
    <w:rsid w:val="00596686"/>
    <w:rsid w:val="00596D65"/>
    <w:rsid w:val="0059717D"/>
    <w:rsid w:val="00597269"/>
    <w:rsid w:val="0059753C"/>
    <w:rsid w:val="005975B5"/>
    <w:rsid w:val="00597A9D"/>
    <w:rsid w:val="00597EE3"/>
    <w:rsid w:val="005A0557"/>
    <w:rsid w:val="005A141A"/>
    <w:rsid w:val="005A1FBA"/>
    <w:rsid w:val="005A5B69"/>
    <w:rsid w:val="005A6FCF"/>
    <w:rsid w:val="005A71FF"/>
    <w:rsid w:val="005A7F1E"/>
    <w:rsid w:val="005B1CE4"/>
    <w:rsid w:val="005B22BB"/>
    <w:rsid w:val="005B4932"/>
    <w:rsid w:val="005B4A27"/>
    <w:rsid w:val="005B4D33"/>
    <w:rsid w:val="005B5828"/>
    <w:rsid w:val="005B6FB1"/>
    <w:rsid w:val="005B740D"/>
    <w:rsid w:val="005B797C"/>
    <w:rsid w:val="005C03FA"/>
    <w:rsid w:val="005C39A3"/>
    <w:rsid w:val="005C4EE4"/>
    <w:rsid w:val="005C59EE"/>
    <w:rsid w:val="005C5F2A"/>
    <w:rsid w:val="005C71BE"/>
    <w:rsid w:val="005C7EDB"/>
    <w:rsid w:val="005D1BAA"/>
    <w:rsid w:val="005D212C"/>
    <w:rsid w:val="005D38B9"/>
    <w:rsid w:val="005D62D4"/>
    <w:rsid w:val="005D768B"/>
    <w:rsid w:val="005D7E10"/>
    <w:rsid w:val="005E1A24"/>
    <w:rsid w:val="005E66A8"/>
    <w:rsid w:val="005E70CB"/>
    <w:rsid w:val="005F0B5C"/>
    <w:rsid w:val="005F0E39"/>
    <w:rsid w:val="005F1FB9"/>
    <w:rsid w:val="005F1FD5"/>
    <w:rsid w:val="005F40EE"/>
    <w:rsid w:val="005F6727"/>
    <w:rsid w:val="005F70FB"/>
    <w:rsid w:val="005F7517"/>
    <w:rsid w:val="00601A1A"/>
    <w:rsid w:val="00603352"/>
    <w:rsid w:val="006035DF"/>
    <w:rsid w:val="00605CAD"/>
    <w:rsid w:val="00606CB5"/>
    <w:rsid w:val="00606EAC"/>
    <w:rsid w:val="006100AE"/>
    <w:rsid w:val="006100B9"/>
    <w:rsid w:val="00611A4D"/>
    <w:rsid w:val="006125AE"/>
    <w:rsid w:val="00612CAE"/>
    <w:rsid w:val="006159BB"/>
    <w:rsid w:val="00615BF8"/>
    <w:rsid w:val="006173B3"/>
    <w:rsid w:val="00617AF8"/>
    <w:rsid w:val="006202D5"/>
    <w:rsid w:val="0062156F"/>
    <w:rsid w:val="0062270C"/>
    <w:rsid w:val="00623248"/>
    <w:rsid w:val="00624870"/>
    <w:rsid w:val="00624E8B"/>
    <w:rsid w:val="0062610C"/>
    <w:rsid w:val="00626716"/>
    <w:rsid w:val="00626B45"/>
    <w:rsid w:val="00626F36"/>
    <w:rsid w:val="006270CE"/>
    <w:rsid w:val="00630BEC"/>
    <w:rsid w:val="006329DB"/>
    <w:rsid w:val="006336B8"/>
    <w:rsid w:val="0063514D"/>
    <w:rsid w:val="00636A75"/>
    <w:rsid w:val="00636FC5"/>
    <w:rsid w:val="00640C3A"/>
    <w:rsid w:val="00642C66"/>
    <w:rsid w:val="00642EAA"/>
    <w:rsid w:val="00643319"/>
    <w:rsid w:val="00643488"/>
    <w:rsid w:val="006434E8"/>
    <w:rsid w:val="00643896"/>
    <w:rsid w:val="00643E48"/>
    <w:rsid w:val="00644440"/>
    <w:rsid w:val="006448AF"/>
    <w:rsid w:val="0064507F"/>
    <w:rsid w:val="00645549"/>
    <w:rsid w:val="00647374"/>
    <w:rsid w:val="00650777"/>
    <w:rsid w:val="00651276"/>
    <w:rsid w:val="00651341"/>
    <w:rsid w:val="006525B9"/>
    <w:rsid w:val="006526C4"/>
    <w:rsid w:val="00653722"/>
    <w:rsid w:val="00653AA0"/>
    <w:rsid w:val="00657C95"/>
    <w:rsid w:val="00660048"/>
    <w:rsid w:val="006605F5"/>
    <w:rsid w:val="00660ABB"/>
    <w:rsid w:val="00661950"/>
    <w:rsid w:val="0066365A"/>
    <w:rsid w:val="0066442B"/>
    <w:rsid w:val="006652F9"/>
    <w:rsid w:val="00666147"/>
    <w:rsid w:val="00666663"/>
    <w:rsid w:val="00666906"/>
    <w:rsid w:val="006679FC"/>
    <w:rsid w:val="00670422"/>
    <w:rsid w:val="00670DE6"/>
    <w:rsid w:val="006736CE"/>
    <w:rsid w:val="00674748"/>
    <w:rsid w:val="00676EE0"/>
    <w:rsid w:val="00677A63"/>
    <w:rsid w:val="0068176D"/>
    <w:rsid w:val="006828DE"/>
    <w:rsid w:val="00682F96"/>
    <w:rsid w:val="00686D20"/>
    <w:rsid w:val="00686D7D"/>
    <w:rsid w:val="0068754A"/>
    <w:rsid w:val="00690187"/>
    <w:rsid w:val="006909B0"/>
    <w:rsid w:val="00690B81"/>
    <w:rsid w:val="0069182E"/>
    <w:rsid w:val="0069217F"/>
    <w:rsid w:val="0069549F"/>
    <w:rsid w:val="00696C99"/>
    <w:rsid w:val="00696E58"/>
    <w:rsid w:val="00697047"/>
    <w:rsid w:val="006A1505"/>
    <w:rsid w:val="006A2ABA"/>
    <w:rsid w:val="006A3CF2"/>
    <w:rsid w:val="006A3D52"/>
    <w:rsid w:val="006A3D78"/>
    <w:rsid w:val="006A57A5"/>
    <w:rsid w:val="006A6F2B"/>
    <w:rsid w:val="006A729F"/>
    <w:rsid w:val="006A7511"/>
    <w:rsid w:val="006B1A72"/>
    <w:rsid w:val="006B1B0C"/>
    <w:rsid w:val="006B25AE"/>
    <w:rsid w:val="006B2870"/>
    <w:rsid w:val="006B360E"/>
    <w:rsid w:val="006B3E3B"/>
    <w:rsid w:val="006B5022"/>
    <w:rsid w:val="006B5734"/>
    <w:rsid w:val="006B5AE6"/>
    <w:rsid w:val="006B734B"/>
    <w:rsid w:val="006C1187"/>
    <w:rsid w:val="006C3807"/>
    <w:rsid w:val="006C3F80"/>
    <w:rsid w:val="006C52EE"/>
    <w:rsid w:val="006C600D"/>
    <w:rsid w:val="006C6480"/>
    <w:rsid w:val="006C6E2E"/>
    <w:rsid w:val="006D017B"/>
    <w:rsid w:val="006D093C"/>
    <w:rsid w:val="006D1C4F"/>
    <w:rsid w:val="006D2173"/>
    <w:rsid w:val="006D26A6"/>
    <w:rsid w:val="006D280A"/>
    <w:rsid w:val="006D3E95"/>
    <w:rsid w:val="006D4675"/>
    <w:rsid w:val="006D4942"/>
    <w:rsid w:val="006D51FF"/>
    <w:rsid w:val="006D6212"/>
    <w:rsid w:val="006D70BC"/>
    <w:rsid w:val="006E0552"/>
    <w:rsid w:val="006E1345"/>
    <w:rsid w:val="006E31BD"/>
    <w:rsid w:val="006E31DE"/>
    <w:rsid w:val="006E356C"/>
    <w:rsid w:val="006E3602"/>
    <w:rsid w:val="006E3958"/>
    <w:rsid w:val="006E3CF6"/>
    <w:rsid w:val="006E3F3C"/>
    <w:rsid w:val="006E4A80"/>
    <w:rsid w:val="006E5435"/>
    <w:rsid w:val="006E5DC3"/>
    <w:rsid w:val="006E7D52"/>
    <w:rsid w:val="006F0531"/>
    <w:rsid w:val="006F0AE0"/>
    <w:rsid w:val="006F0F0F"/>
    <w:rsid w:val="006F3BC7"/>
    <w:rsid w:val="006F665B"/>
    <w:rsid w:val="006F67B2"/>
    <w:rsid w:val="006F67C2"/>
    <w:rsid w:val="006F6FC9"/>
    <w:rsid w:val="00700948"/>
    <w:rsid w:val="00701105"/>
    <w:rsid w:val="00702F00"/>
    <w:rsid w:val="00703392"/>
    <w:rsid w:val="0070432A"/>
    <w:rsid w:val="007060C6"/>
    <w:rsid w:val="00707E8F"/>
    <w:rsid w:val="0071019D"/>
    <w:rsid w:val="007104CB"/>
    <w:rsid w:val="0071093A"/>
    <w:rsid w:val="0071159F"/>
    <w:rsid w:val="007118D9"/>
    <w:rsid w:val="00714068"/>
    <w:rsid w:val="007171B3"/>
    <w:rsid w:val="00721C06"/>
    <w:rsid w:val="00723390"/>
    <w:rsid w:val="0072547D"/>
    <w:rsid w:val="007254DB"/>
    <w:rsid w:val="00726E8C"/>
    <w:rsid w:val="00730AF5"/>
    <w:rsid w:val="007317F4"/>
    <w:rsid w:val="00732E82"/>
    <w:rsid w:val="00733BA1"/>
    <w:rsid w:val="00733C02"/>
    <w:rsid w:val="00735047"/>
    <w:rsid w:val="007357E8"/>
    <w:rsid w:val="00737B34"/>
    <w:rsid w:val="00741FE8"/>
    <w:rsid w:val="007424FB"/>
    <w:rsid w:val="00742CA1"/>
    <w:rsid w:val="007436DD"/>
    <w:rsid w:val="00744127"/>
    <w:rsid w:val="00744C0F"/>
    <w:rsid w:val="00745CA0"/>
    <w:rsid w:val="007513CD"/>
    <w:rsid w:val="00754D4F"/>
    <w:rsid w:val="00755ED3"/>
    <w:rsid w:val="00756192"/>
    <w:rsid w:val="00756E51"/>
    <w:rsid w:val="0075782B"/>
    <w:rsid w:val="00761247"/>
    <w:rsid w:val="00762C85"/>
    <w:rsid w:val="00763C68"/>
    <w:rsid w:val="0076427D"/>
    <w:rsid w:val="00764830"/>
    <w:rsid w:val="00764C15"/>
    <w:rsid w:val="00765983"/>
    <w:rsid w:val="00767ACA"/>
    <w:rsid w:val="00770842"/>
    <w:rsid w:val="00770FBB"/>
    <w:rsid w:val="0077112B"/>
    <w:rsid w:val="00771A35"/>
    <w:rsid w:val="00773F3A"/>
    <w:rsid w:val="00774067"/>
    <w:rsid w:val="007751FE"/>
    <w:rsid w:val="0077718F"/>
    <w:rsid w:val="0078052D"/>
    <w:rsid w:val="0078324C"/>
    <w:rsid w:val="0078382C"/>
    <w:rsid w:val="007847A1"/>
    <w:rsid w:val="00785F9B"/>
    <w:rsid w:val="00791CF3"/>
    <w:rsid w:val="007922C5"/>
    <w:rsid w:val="00792A84"/>
    <w:rsid w:val="00792E10"/>
    <w:rsid w:val="00792E96"/>
    <w:rsid w:val="00793E1B"/>
    <w:rsid w:val="00794053"/>
    <w:rsid w:val="007942F1"/>
    <w:rsid w:val="00794528"/>
    <w:rsid w:val="00796E09"/>
    <w:rsid w:val="0079740B"/>
    <w:rsid w:val="007978A6"/>
    <w:rsid w:val="007A0C24"/>
    <w:rsid w:val="007A1E96"/>
    <w:rsid w:val="007A441E"/>
    <w:rsid w:val="007A446B"/>
    <w:rsid w:val="007A5518"/>
    <w:rsid w:val="007A6ECB"/>
    <w:rsid w:val="007A7D1A"/>
    <w:rsid w:val="007B0D3B"/>
    <w:rsid w:val="007B20DD"/>
    <w:rsid w:val="007B53A3"/>
    <w:rsid w:val="007B5694"/>
    <w:rsid w:val="007C072D"/>
    <w:rsid w:val="007C190F"/>
    <w:rsid w:val="007C598E"/>
    <w:rsid w:val="007C5C13"/>
    <w:rsid w:val="007C5F27"/>
    <w:rsid w:val="007C65BF"/>
    <w:rsid w:val="007C6682"/>
    <w:rsid w:val="007C7672"/>
    <w:rsid w:val="007D1018"/>
    <w:rsid w:val="007D134E"/>
    <w:rsid w:val="007D1907"/>
    <w:rsid w:val="007D40DA"/>
    <w:rsid w:val="007D66AD"/>
    <w:rsid w:val="007D71C2"/>
    <w:rsid w:val="007E07FA"/>
    <w:rsid w:val="007E080F"/>
    <w:rsid w:val="007E0CFE"/>
    <w:rsid w:val="007E23CB"/>
    <w:rsid w:val="007E390D"/>
    <w:rsid w:val="007E5202"/>
    <w:rsid w:val="007E5C59"/>
    <w:rsid w:val="007E5F43"/>
    <w:rsid w:val="007E7CA6"/>
    <w:rsid w:val="007F0135"/>
    <w:rsid w:val="007F0EC1"/>
    <w:rsid w:val="007F129A"/>
    <w:rsid w:val="007F19B2"/>
    <w:rsid w:val="007F2255"/>
    <w:rsid w:val="007F3107"/>
    <w:rsid w:val="007F3B7D"/>
    <w:rsid w:val="007F3DFB"/>
    <w:rsid w:val="007F5B7F"/>
    <w:rsid w:val="007F6A8E"/>
    <w:rsid w:val="007F769A"/>
    <w:rsid w:val="007F783B"/>
    <w:rsid w:val="00800A7B"/>
    <w:rsid w:val="00803FAA"/>
    <w:rsid w:val="00805AE5"/>
    <w:rsid w:val="00806A02"/>
    <w:rsid w:val="00806E1D"/>
    <w:rsid w:val="00807336"/>
    <w:rsid w:val="008109DE"/>
    <w:rsid w:val="00811837"/>
    <w:rsid w:val="00811B8B"/>
    <w:rsid w:val="00812C75"/>
    <w:rsid w:val="008134DC"/>
    <w:rsid w:val="00813FDA"/>
    <w:rsid w:val="00814005"/>
    <w:rsid w:val="00817E10"/>
    <w:rsid w:val="00820B7B"/>
    <w:rsid w:val="00822096"/>
    <w:rsid w:val="008234D4"/>
    <w:rsid w:val="00824DF7"/>
    <w:rsid w:val="00824E40"/>
    <w:rsid w:val="00825DAC"/>
    <w:rsid w:val="0082696D"/>
    <w:rsid w:val="00832CA0"/>
    <w:rsid w:val="00833B9E"/>
    <w:rsid w:val="00834040"/>
    <w:rsid w:val="00834FB7"/>
    <w:rsid w:val="00835FF3"/>
    <w:rsid w:val="0083659B"/>
    <w:rsid w:val="00836B4C"/>
    <w:rsid w:val="00837E96"/>
    <w:rsid w:val="0084122C"/>
    <w:rsid w:val="0084324D"/>
    <w:rsid w:val="00843952"/>
    <w:rsid w:val="00845C2A"/>
    <w:rsid w:val="00845E3C"/>
    <w:rsid w:val="00846A28"/>
    <w:rsid w:val="00850020"/>
    <w:rsid w:val="00852319"/>
    <w:rsid w:val="00852A20"/>
    <w:rsid w:val="008530F9"/>
    <w:rsid w:val="00853FAB"/>
    <w:rsid w:val="00854738"/>
    <w:rsid w:val="00857884"/>
    <w:rsid w:val="0086136F"/>
    <w:rsid w:val="008617AB"/>
    <w:rsid w:val="00861E9C"/>
    <w:rsid w:val="008623DD"/>
    <w:rsid w:val="0086278B"/>
    <w:rsid w:val="008717E5"/>
    <w:rsid w:val="0087251A"/>
    <w:rsid w:val="008739DD"/>
    <w:rsid w:val="0087685E"/>
    <w:rsid w:val="00877126"/>
    <w:rsid w:val="00877BC4"/>
    <w:rsid w:val="0088020C"/>
    <w:rsid w:val="00881F17"/>
    <w:rsid w:val="00884825"/>
    <w:rsid w:val="00884849"/>
    <w:rsid w:val="00884C99"/>
    <w:rsid w:val="008869B7"/>
    <w:rsid w:val="00891C9F"/>
    <w:rsid w:val="008958E7"/>
    <w:rsid w:val="00896A84"/>
    <w:rsid w:val="0089730F"/>
    <w:rsid w:val="008A0732"/>
    <w:rsid w:val="008A0AD1"/>
    <w:rsid w:val="008A1506"/>
    <w:rsid w:val="008A2553"/>
    <w:rsid w:val="008A290C"/>
    <w:rsid w:val="008A2F63"/>
    <w:rsid w:val="008A3E9D"/>
    <w:rsid w:val="008A41CD"/>
    <w:rsid w:val="008A73F3"/>
    <w:rsid w:val="008A7496"/>
    <w:rsid w:val="008A7671"/>
    <w:rsid w:val="008B0CE5"/>
    <w:rsid w:val="008B160A"/>
    <w:rsid w:val="008B1C26"/>
    <w:rsid w:val="008B2881"/>
    <w:rsid w:val="008B2F62"/>
    <w:rsid w:val="008B354A"/>
    <w:rsid w:val="008B3A0C"/>
    <w:rsid w:val="008B70C6"/>
    <w:rsid w:val="008C0DC7"/>
    <w:rsid w:val="008C2537"/>
    <w:rsid w:val="008C2A86"/>
    <w:rsid w:val="008C332A"/>
    <w:rsid w:val="008C69A7"/>
    <w:rsid w:val="008C7032"/>
    <w:rsid w:val="008C70D0"/>
    <w:rsid w:val="008C7E20"/>
    <w:rsid w:val="008D0932"/>
    <w:rsid w:val="008D0CE4"/>
    <w:rsid w:val="008D1A25"/>
    <w:rsid w:val="008D22BD"/>
    <w:rsid w:val="008D2B26"/>
    <w:rsid w:val="008D3D8E"/>
    <w:rsid w:val="008D3E3C"/>
    <w:rsid w:val="008D5C53"/>
    <w:rsid w:val="008D6758"/>
    <w:rsid w:val="008D7764"/>
    <w:rsid w:val="008E11E5"/>
    <w:rsid w:val="008E1DDC"/>
    <w:rsid w:val="008E21BB"/>
    <w:rsid w:val="008E293F"/>
    <w:rsid w:val="008E3458"/>
    <w:rsid w:val="008E4D50"/>
    <w:rsid w:val="008E5006"/>
    <w:rsid w:val="008E553E"/>
    <w:rsid w:val="008E569E"/>
    <w:rsid w:val="008E5892"/>
    <w:rsid w:val="008F020A"/>
    <w:rsid w:val="008F1F15"/>
    <w:rsid w:val="008F243E"/>
    <w:rsid w:val="008F2AD6"/>
    <w:rsid w:val="008F6CEE"/>
    <w:rsid w:val="008F79F6"/>
    <w:rsid w:val="00901638"/>
    <w:rsid w:val="009021B2"/>
    <w:rsid w:val="00902628"/>
    <w:rsid w:val="00902B23"/>
    <w:rsid w:val="00902B7A"/>
    <w:rsid w:val="00904166"/>
    <w:rsid w:val="00905377"/>
    <w:rsid w:val="00906545"/>
    <w:rsid w:val="00906CA7"/>
    <w:rsid w:val="0090787F"/>
    <w:rsid w:val="0091013B"/>
    <w:rsid w:val="0091243C"/>
    <w:rsid w:val="009131C3"/>
    <w:rsid w:val="0091463A"/>
    <w:rsid w:val="00914CC5"/>
    <w:rsid w:val="009161DC"/>
    <w:rsid w:val="009166C8"/>
    <w:rsid w:val="00916FA9"/>
    <w:rsid w:val="00917029"/>
    <w:rsid w:val="00920939"/>
    <w:rsid w:val="009227B5"/>
    <w:rsid w:val="00930021"/>
    <w:rsid w:val="00930996"/>
    <w:rsid w:val="009313CF"/>
    <w:rsid w:val="00931560"/>
    <w:rsid w:val="00931CE9"/>
    <w:rsid w:val="00933937"/>
    <w:rsid w:val="00934647"/>
    <w:rsid w:val="00935322"/>
    <w:rsid w:val="009353CB"/>
    <w:rsid w:val="009409A4"/>
    <w:rsid w:val="00942BE6"/>
    <w:rsid w:val="0094352C"/>
    <w:rsid w:val="00943BE5"/>
    <w:rsid w:val="00944627"/>
    <w:rsid w:val="00947FB4"/>
    <w:rsid w:val="00951B24"/>
    <w:rsid w:val="00953E75"/>
    <w:rsid w:val="009548BB"/>
    <w:rsid w:val="00954C6C"/>
    <w:rsid w:val="00956021"/>
    <w:rsid w:val="00957087"/>
    <w:rsid w:val="00957D5B"/>
    <w:rsid w:val="0096028A"/>
    <w:rsid w:val="00960E3F"/>
    <w:rsid w:val="00965F5E"/>
    <w:rsid w:val="00966DF7"/>
    <w:rsid w:val="00966E2B"/>
    <w:rsid w:val="00967394"/>
    <w:rsid w:val="0096753E"/>
    <w:rsid w:val="00967699"/>
    <w:rsid w:val="0097197E"/>
    <w:rsid w:val="00971E75"/>
    <w:rsid w:val="00973E6A"/>
    <w:rsid w:val="00975FF5"/>
    <w:rsid w:val="00976D54"/>
    <w:rsid w:val="009777E2"/>
    <w:rsid w:val="009804C4"/>
    <w:rsid w:val="00982CEB"/>
    <w:rsid w:val="0098419C"/>
    <w:rsid w:val="0098455C"/>
    <w:rsid w:val="009849B8"/>
    <w:rsid w:val="00985CAB"/>
    <w:rsid w:val="00986253"/>
    <w:rsid w:val="00986514"/>
    <w:rsid w:val="00987036"/>
    <w:rsid w:val="009873E3"/>
    <w:rsid w:val="0099147E"/>
    <w:rsid w:val="00992143"/>
    <w:rsid w:val="0099239B"/>
    <w:rsid w:val="00992A4B"/>
    <w:rsid w:val="009944AB"/>
    <w:rsid w:val="0099453F"/>
    <w:rsid w:val="00995E74"/>
    <w:rsid w:val="00996042"/>
    <w:rsid w:val="00996AB5"/>
    <w:rsid w:val="009A04DD"/>
    <w:rsid w:val="009A0DC9"/>
    <w:rsid w:val="009A1992"/>
    <w:rsid w:val="009A1E90"/>
    <w:rsid w:val="009A21BD"/>
    <w:rsid w:val="009A528B"/>
    <w:rsid w:val="009A5B89"/>
    <w:rsid w:val="009A65DD"/>
    <w:rsid w:val="009A7842"/>
    <w:rsid w:val="009B0C79"/>
    <w:rsid w:val="009B216A"/>
    <w:rsid w:val="009B3EF9"/>
    <w:rsid w:val="009B5048"/>
    <w:rsid w:val="009B6754"/>
    <w:rsid w:val="009C0623"/>
    <w:rsid w:val="009C1C52"/>
    <w:rsid w:val="009C3C74"/>
    <w:rsid w:val="009C6ABF"/>
    <w:rsid w:val="009C6FFA"/>
    <w:rsid w:val="009C7F45"/>
    <w:rsid w:val="009D01EA"/>
    <w:rsid w:val="009D05E8"/>
    <w:rsid w:val="009D1C98"/>
    <w:rsid w:val="009D2D17"/>
    <w:rsid w:val="009D3D40"/>
    <w:rsid w:val="009D4265"/>
    <w:rsid w:val="009D489A"/>
    <w:rsid w:val="009D710A"/>
    <w:rsid w:val="009E16D4"/>
    <w:rsid w:val="009E3148"/>
    <w:rsid w:val="009E3ACA"/>
    <w:rsid w:val="009E4661"/>
    <w:rsid w:val="009E50B2"/>
    <w:rsid w:val="009E5801"/>
    <w:rsid w:val="009E60E9"/>
    <w:rsid w:val="009E6ED4"/>
    <w:rsid w:val="009E7FDC"/>
    <w:rsid w:val="009F03DB"/>
    <w:rsid w:val="009F1253"/>
    <w:rsid w:val="009F14AF"/>
    <w:rsid w:val="009F1B9E"/>
    <w:rsid w:val="009F1F05"/>
    <w:rsid w:val="009F3DB9"/>
    <w:rsid w:val="009F4EBC"/>
    <w:rsid w:val="00A015B9"/>
    <w:rsid w:val="00A0198D"/>
    <w:rsid w:val="00A0307E"/>
    <w:rsid w:val="00A059E5"/>
    <w:rsid w:val="00A05AB8"/>
    <w:rsid w:val="00A062A8"/>
    <w:rsid w:val="00A06502"/>
    <w:rsid w:val="00A0779B"/>
    <w:rsid w:val="00A1164D"/>
    <w:rsid w:val="00A13026"/>
    <w:rsid w:val="00A1302E"/>
    <w:rsid w:val="00A136B1"/>
    <w:rsid w:val="00A14C5D"/>
    <w:rsid w:val="00A15D70"/>
    <w:rsid w:val="00A16BD4"/>
    <w:rsid w:val="00A17914"/>
    <w:rsid w:val="00A222C9"/>
    <w:rsid w:val="00A23D2C"/>
    <w:rsid w:val="00A26134"/>
    <w:rsid w:val="00A2760F"/>
    <w:rsid w:val="00A31973"/>
    <w:rsid w:val="00A33EBB"/>
    <w:rsid w:val="00A34827"/>
    <w:rsid w:val="00A36805"/>
    <w:rsid w:val="00A37A42"/>
    <w:rsid w:val="00A40DC9"/>
    <w:rsid w:val="00A41EFB"/>
    <w:rsid w:val="00A43D63"/>
    <w:rsid w:val="00A44648"/>
    <w:rsid w:val="00A464FD"/>
    <w:rsid w:val="00A46921"/>
    <w:rsid w:val="00A47474"/>
    <w:rsid w:val="00A52B05"/>
    <w:rsid w:val="00A53312"/>
    <w:rsid w:val="00A546CD"/>
    <w:rsid w:val="00A5480F"/>
    <w:rsid w:val="00A56613"/>
    <w:rsid w:val="00A57EF7"/>
    <w:rsid w:val="00A60514"/>
    <w:rsid w:val="00A60EC6"/>
    <w:rsid w:val="00A617C4"/>
    <w:rsid w:val="00A61BAA"/>
    <w:rsid w:val="00A62CC0"/>
    <w:rsid w:val="00A62E1F"/>
    <w:rsid w:val="00A6484E"/>
    <w:rsid w:val="00A65297"/>
    <w:rsid w:val="00A65842"/>
    <w:rsid w:val="00A666EC"/>
    <w:rsid w:val="00A70764"/>
    <w:rsid w:val="00A707E3"/>
    <w:rsid w:val="00A712E9"/>
    <w:rsid w:val="00A730F6"/>
    <w:rsid w:val="00A73790"/>
    <w:rsid w:val="00A739F1"/>
    <w:rsid w:val="00A73FD0"/>
    <w:rsid w:val="00A74364"/>
    <w:rsid w:val="00A76301"/>
    <w:rsid w:val="00A76827"/>
    <w:rsid w:val="00A776FD"/>
    <w:rsid w:val="00A77B28"/>
    <w:rsid w:val="00A80518"/>
    <w:rsid w:val="00A8075C"/>
    <w:rsid w:val="00A81046"/>
    <w:rsid w:val="00A81910"/>
    <w:rsid w:val="00A82700"/>
    <w:rsid w:val="00A84EE7"/>
    <w:rsid w:val="00A85AD3"/>
    <w:rsid w:val="00A85F4C"/>
    <w:rsid w:val="00A87928"/>
    <w:rsid w:val="00A913F3"/>
    <w:rsid w:val="00A9283B"/>
    <w:rsid w:val="00A92BDE"/>
    <w:rsid w:val="00A9320B"/>
    <w:rsid w:val="00A93DD9"/>
    <w:rsid w:val="00A941F4"/>
    <w:rsid w:val="00A9511C"/>
    <w:rsid w:val="00A95D17"/>
    <w:rsid w:val="00A96869"/>
    <w:rsid w:val="00A96ED3"/>
    <w:rsid w:val="00A9744D"/>
    <w:rsid w:val="00AA0303"/>
    <w:rsid w:val="00AA04C2"/>
    <w:rsid w:val="00AA0614"/>
    <w:rsid w:val="00AA34CC"/>
    <w:rsid w:val="00AA4A00"/>
    <w:rsid w:val="00AA4FC9"/>
    <w:rsid w:val="00AA59CE"/>
    <w:rsid w:val="00AA728E"/>
    <w:rsid w:val="00AA75EC"/>
    <w:rsid w:val="00AB0BE8"/>
    <w:rsid w:val="00AB0FC9"/>
    <w:rsid w:val="00AB18D5"/>
    <w:rsid w:val="00AB1A9F"/>
    <w:rsid w:val="00AB26BD"/>
    <w:rsid w:val="00AB32D1"/>
    <w:rsid w:val="00AB3CD8"/>
    <w:rsid w:val="00AB4FBF"/>
    <w:rsid w:val="00AB5236"/>
    <w:rsid w:val="00AB60A3"/>
    <w:rsid w:val="00AC16D4"/>
    <w:rsid w:val="00AC26B7"/>
    <w:rsid w:val="00AC5146"/>
    <w:rsid w:val="00AC5185"/>
    <w:rsid w:val="00AC56BC"/>
    <w:rsid w:val="00AC5841"/>
    <w:rsid w:val="00AC7C0A"/>
    <w:rsid w:val="00AD06C0"/>
    <w:rsid w:val="00AD1485"/>
    <w:rsid w:val="00AD1EBF"/>
    <w:rsid w:val="00AD4458"/>
    <w:rsid w:val="00AD49BA"/>
    <w:rsid w:val="00AD5B21"/>
    <w:rsid w:val="00AD6C17"/>
    <w:rsid w:val="00AD6C60"/>
    <w:rsid w:val="00AD7EF8"/>
    <w:rsid w:val="00AD7F5E"/>
    <w:rsid w:val="00AE078D"/>
    <w:rsid w:val="00AE09B9"/>
    <w:rsid w:val="00AE0EED"/>
    <w:rsid w:val="00AE2180"/>
    <w:rsid w:val="00AE3100"/>
    <w:rsid w:val="00AE342F"/>
    <w:rsid w:val="00AE3987"/>
    <w:rsid w:val="00AE5433"/>
    <w:rsid w:val="00AE677B"/>
    <w:rsid w:val="00AE6809"/>
    <w:rsid w:val="00AE6956"/>
    <w:rsid w:val="00AE75C9"/>
    <w:rsid w:val="00AF16FE"/>
    <w:rsid w:val="00AF19F8"/>
    <w:rsid w:val="00AF2016"/>
    <w:rsid w:val="00AF27C1"/>
    <w:rsid w:val="00AF2A73"/>
    <w:rsid w:val="00AF3245"/>
    <w:rsid w:val="00AF3A6A"/>
    <w:rsid w:val="00AF431F"/>
    <w:rsid w:val="00AF7D15"/>
    <w:rsid w:val="00B0150C"/>
    <w:rsid w:val="00B06E64"/>
    <w:rsid w:val="00B07337"/>
    <w:rsid w:val="00B10069"/>
    <w:rsid w:val="00B103D7"/>
    <w:rsid w:val="00B104CE"/>
    <w:rsid w:val="00B10CE2"/>
    <w:rsid w:val="00B118D6"/>
    <w:rsid w:val="00B127FE"/>
    <w:rsid w:val="00B138E8"/>
    <w:rsid w:val="00B13CC0"/>
    <w:rsid w:val="00B21ABA"/>
    <w:rsid w:val="00B22919"/>
    <w:rsid w:val="00B22C1F"/>
    <w:rsid w:val="00B23525"/>
    <w:rsid w:val="00B23B42"/>
    <w:rsid w:val="00B24E59"/>
    <w:rsid w:val="00B2650D"/>
    <w:rsid w:val="00B26824"/>
    <w:rsid w:val="00B274D5"/>
    <w:rsid w:val="00B27703"/>
    <w:rsid w:val="00B27943"/>
    <w:rsid w:val="00B30796"/>
    <w:rsid w:val="00B30D39"/>
    <w:rsid w:val="00B31D5C"/>
    <w:rsid w:val="00B3428F"/>
    <w:rsid w:val="00B35D57"/>
    <w:rsid w:val="00B35FCF"/>
    <w:rsid w:val="00B36377"/>
    <w:rsid w:val="00B40FF4"/>
    <w:rsid w:val="00B42852"/>
    <w:rsid w:val="00B42CF9"/>
    <w:rsid w:val="00B45275"/>
    <w:rsid w:val="00B45822"/>
    <w:rsid w:val="00B47D16"/>
    <w:rsid w:val="00B505C2"/>
    <w:rsid w:val="00B505D4"/>
    <w:rsid w:val="00B51A3E"/>
    <w:rsid w:val="00B565CF"/>
    <w:rsid w:val="00B56BBC"/>
    <w:rsid w:val="00B578E5"/>
    <w:rsid w:val="00B6064F"/>
    <w:rsid w:val="00B60F0A"/>
    <w:rsid w:val="00B62F14"/>
    <w:rsid w:val="00B62FE5"/>
    <w:rsid w:val="00B6338C"/>
    <w:rsid w:val="00B65100"/>
    <w:rsid w:val="00B65CC1"/>
    <w:rsid w:val="00B6643D"/>
    <w:rsid w:val="00B66548"/>
    <w:rsid w:val="00B66E40"/>
    <w:rsid w:val="00B67C9F"/>
    <w:rsid w:val="00B709A0"/>
    <w:rsid w:val="00B71FBE"/>
    <w:rsid w:val="00B72B2E"/>
    <w:rsid w:val="00B76FD6"/>
    <w:rsid w:val="00B774B9"/>
    <w:rsid w:val="00B8077B"/>
    <w:rsid w:val="00B808E6"/>
    <w:rsid w:val="00B81338"/>
    <w:rsid w:val="00B814BC"/>
    <w:rsid w:val="00B82ADD"/>
    <w:rsid w:val="00B8367E"/>
    <w:rsid w:val="00B872E4"/>
    <w:rsid w:val="00B87399"/>
    <w:rsid w:val="00B90483"/>
    <w:rsid w:val="00B9053C"/>
    <w:rsid w:val="00B90AD1"/>
    <w:rsid w:val="00B918A3"/>
    <w:rsid w:val="00B91BA4"/>
    <w:rsid w:val="00B91F7D"/>
    <w:rsid w:val="00B926DF"/>
    <w:rsid w:val="00B92ABA"/>
    <w:rsid w:val="00B931C6"/>
    <w:rsid w:val="00B935BB"/>
    <w:rsid w:val="00B9476E"/>
    <w:rsid w:val="00B97603"/>
    <w:rsid w:val="00B9786D"/>
    <w:rsid w:val="00BA379E"/>
    <w:rsid w:val="00BA500E"/>
    <w:rsid w:val="00BA6C6A"/>
    <w:rsid w:val="00BA721E"/>
    <w:rsid w:val="00BA7DF7"/>
    <w:rsid w:val="00BB1214"/>
    <w:rsid w:val="00BB184F"/>
    <w:rsid w:val="00BB2931"/>
    <w:rsid w:val="00BB35AE"/>
    <w:rsid w:val="00BB4D2E"/>
    <w:rsid w:val="00BB73D5"/>
    <w:rsid w:val="00BB7EDE"/>
    <w:rsid w:val="00BC0063"/>
    <w:rsid w:val="00BC00E6"/>
    <w:rsid w:val="00BC0F06"/>
    <w:rsid w:val="00BC1408"/>
    <w:rsid w:val="00BC1762"/>
    <w:rsid w:val="00BC32F7"/>
    <w:rsid w:val="00BC403F"/>
    <w:rsid w:val="00BC43DD"/>
    <w:rsid w:val="00BC4EAF"/>
    <w:rsid w:val="00BC6846"/>
    <w:rsid w:val="00BC688A"/>
    <w:rsid w:val="00BD0B2F"/>
    <w:rsid w:val="00BD0C66"/>
    <w:rsid w:val="00BD30CB"/>
    <w:rsid w:val="00BD4AC3"/>
    <w:rsid w:val="00BD4CAD"/>
    <w:rsid w:val="00BD67DE"/>
    <w:rsid w:val="00BD6B00"/>
    <w:rsid w:val="00BD73DF"/>
    <w:rsid w:val="00BE127F"/>
    <w:rsid w:val="00BE2664"/>
    <w:rsid w:val="00BE3214"/>
    <w:rsid w:val="00BE4314"/>
    <w:rsid w:val="00BE4E7B"/>
    <w:rsid w:val="00BE6047"/>
    <w:rsid w:val="00BE7321"/>
    <w:rsid w:val="00BF0B5C"/>
    <w:rsid w:val="00BF1CEB"/>
    <w:rsid w:val="00BF229B"/>
    <w:rsid w:val="00BF2341"/>
    <w:rsid w:val="00BF3498"/>
    <w:rsid w:val="00BF35A6"/>
    <w:rsid w:val="00BF3728"/>
    <w:rsid w:val="00C0145F"/>
    <w:rsid w:val="00C01CE5"/>
    <w:rsid w:val="00C020F7"/>
    <w:rsid w:val="00C03597"/>
    <w:rsid w:val="00C04B50"/>
    <w:rsid w:val="00C04BC2"/>
    <w:rsid w:val="00C05808"/>
    <w:rsid w:val="00C12A56"/>
    <w:rsid w:val="00C13514"/>
    <w:rsid w:val="00C1460C"/>
    <w:rsid w:val="00C14D3F"/>
    <w:rsid w:val="00C15D19"/>
    <w:rsid w:val="00C16501"/>
    <w:rsid w:val="00C17653"/>
    <w:rsid w:val="00C20C6A"/>
    <w:rsid w:val="00C25500"/>
    <w:rsid w:val="00C26321"/>
    <w:rsid w:val="00C272B0"/>
    <w:rsid w:val="00C3053C"/>
    <w:rsid w:val="00C31F11"/>
    <w:rsid w:val="00C32479"/>
    <w:rsid w:val="00C33DA4"/>
    <w:rsid w:val="00C35D25"/>
    <w:rsid w:val="00C36421"/>
    <w:rsid w:val="00C36C59"/>
    <w:rsid w:val="00C40D4F"/>
    <w:rsid w:val="00C41054"/>
    <w:rsid w:val="00C41E2B"/>
    <w:rsid w:val="00C43754"/>
    <w:rsid w:val="00C4578D"/>
    <w:rsid w:val="00C46F45"/>
    <w:rsid w:val="00C5112C"/>
    <w:rsid w:val="00C513CC"/>
    <w:rsid w:val="00C515F7"/>
    <w:rsid w:val="00C51DA8"/>
    <w:rsid w:val="00C5230B"/>
    <w:rsid w:val="00C52C95"/>
    <w:rsid w:val="00C5662D"/>
    <w:rsid w:val="00C566A3"/>
    <w:rsid w:val="00C573BB"/>
    <w:rsid w:val="00C57B4A"/>
    <w:rsid w:val="00C609F5"/>
    <w:rsid w:val="00C61FE3"/>
    <w:rsid w:val="00C626E5"/>
    <w:rsid w:val="00C62782"/>
    <w:rsid w:val="00C631C4"/>
    <w:rsid w:val="00C6320C"/>
    <w:rsid w:val="00C63660"/>
    <w:rsid w:val="00C64AE6"/>
    <w:rsid w:val="00C65696"/>
    <w:rsid w:val="00C65E3C"/>
    <w:rsid w:val="00C71510"/>
    <w:rsid w:val="00C72F07"/>
    <w:rsid w:val="00C7457E"/>
    <w:rsid w:val="00C75296"/>
    <w:rsid w:val="00C80A2F"/>
    <w:rsid w:val="00C80E5F"/>
    <w:rsid w:val="00C825F7"/>
    <w:rsid w:val="00C839A4"/>
    <w:rsid w:val="00C84176"/>
    <w:rsid w:val="00C856B3"/>
    <w:rsid w:val="00C85EDB"/>
    <w:rsid w:val="00C92157"/>
    <w:rsid w:val="00C95076"/>
    <w:rsid w:val="00C976AC"/>
    <w:rsid w:val="00CA22E6"/>
    <w:rsid w:val="00CA287A"/>
    <w:rsid w:val="00CA3974"/>
    <w:rsid w:val="00CA7381"/>
    <w:rsid w:val="00CA77DC"/>
    <w:rsid w:val="00CB1369"/>
    <w:rsid w:val="00CB174A"/>
    <w:rsid w:val="00CB3CB8"/>
    <w:rsid w:val="00CB4F04"/>
    <w:rsid w:val="00CB6449"/>
    <w:rsid w:val="00CB73BC"/>
    <w:rsid w:val="00CB77D5"/>
    <w:rsid w:val="00CC0BAC"/>
    <w:rsid w:val="00CC1BF1"/>
    <w:rsid w:val="00CC2167"/>
    <w:rsid w:val="00CC2E81"/>
    <w:rsid w:val="00CC4E4F"/>
    <w:rsid w:val="00CC5B2F"/>
    <w:rsid w:val="00CC5E86"/>
    <w:rsid w:val="00CD0DEA"/>
    <w:rsid w:val="00CD1C53"/>
    <w:rsid w:val="00CD2097"/>
    <w:rsid w:val="00CD2253"/>
    <w:rsid w:val="00CD2289"/>
    <w:rsid w:val="00CD3177"/>
    <w:rsid w:val="00CD42C7"/>
    <w:rsid w:val="00CD623E"/>
    <w:rsid w:val="00CE113D"/>
    <w:rsid w:val="00CE1D7E"/>
    <w:rsid w:val="00CE3985"/>
    <w:rsid w:val="00CE5D23"/>
    <w:rsid w:val="00CE683B"/>
    <w:rsid w:val="00CE7391"/>
    <w:rsid w:val="00CE770F"/>
    <w:rsid w:val="00CF0563"/>
    <w:rsid w:val="00CF2D99"/>
    <w:rsid w:val="00CF3380"/>
    <w:rsid w:val="00CF5344"/>
    <w:rsid w:val="00CF5B35"/>
    <w:rsid w:val="00CF6302"/>
    <w:rsid w:val="00D0181E"/>
    <w:rsid w:val="00D03A1A"/>
    <w:rsid w:val="00D04062"/>
    <w:rsid w:val="00D04640"/>
    <w:rsid w:val="00D04CD1"/>
    <w:rsid w:val="00D0506D"/>
    <w:rsid w:val="00D111AB"/>
    <w:rsid w:val="00D12398"/>
    <w:rsid w:val="00D131AB"/>
    <w:rsid w:val="00D13261"/>
    <w:rsid w:val="00D1358C"/>
    <w:rsid w:val="00D13BD9"/>
    <w:rsid w:val="00D13FE7"/>
    <w:rsid w:val="00D14210"/>
    <w:rsid w:val="00D14501"/>
    <w:rsid w:val="00D14D11"/>
    <w:rsid w:val="00D175C0"/>
    <w:rsid w:val="00D2119F"/>
    <w:rsid w:val="00D21BA3"/>
    <w:rsid w:val="00D21F81"/>
    <w:rsid w:val="00D2218D"/>
    <w:rsid w:val="00D23366"/>
    <w:rsid w:val="00D241CE"/>
    <w:rsid w:val="00D244C9"/>
    <w:rsid w:val="00D24726"/>
    <w:rsid w:val="00D2729F"/>
    <w:rsid w:val="00D30C94"/>
    <w:rsid w:val="00D324EE"/>
    <w:rsid w:val="00D33C4E"/>
    <w:rsid w:val="00D408FE"/>
    <w:rsid w:val="00D422B2"/>
    <w:rsid w:val="00D4379E"/>
    <w:rsid w:val="00D53C20"/>
    <w:rsid w:val="00D540CA"/>
    <w:rsid w:val="00D54534"/>
    <w:rsid w:val="00D54A89"/>
    <w:rsid w:val="00D54E58"/>
    <w:rsid w:val="00D572D4"/>
    <w:rsid w:val="00D57F39"/>
    <w:rsid w:val="00D62444"/>
    <w:rsid w:val="00D627BD"/>
    <w:rsid w:val="00D6386F"/>
    <w:rsid w:val="00D64216"/>
    <w:rsid w:val="00D643E9"/>
    <w:rsid w:val="00D64420"/>
    <w:rsid w:val="00D64A6A"/>
    <w:rsid w:val="00D660E4"/>
    <w:rsid w:val="00D671E7"/>
    <w:rsid w:val="00D67C90"/>
    <w:rsid w:val="00D70BE8"/>
    <w:rsid w:val="00D73493"/>
    <w:rsid w:val="00D7410B"/>
    <w:rsid w:val="00D75571"/>
    <w:rsid w:val="00D77DA5"/>
    <w:rsid w:val="00D80A8E"/>
    <w:rsid w:val="00D8336E"/>
    <w:rsid w:val="00D8366C"/>
    <w:rsid w:val="00D840ED"/>
    <w:rsid w:val="00D849B0"/>
    <w:rsid w:val="00D8588A"/>
    <w:rsid w:val="00D8710A"/>
    <w:rsid w:val="00D87921"/>
    <w:rsid w:val="00D87AFB"/>
    <w:rsid w:val="00D87BE0"/>
    <w:rsid w:val="00D90089"/>
    <w:rsid w:val="00D90808"/>
    <w:rsid w:val="00D926C8"/>
    <w:rsid w:val="00D93985"/>
    <w:rsid w:val="00D93A03"/>
    <w:rsid w:val="00D956A5"/>
    <w:rsid w:val="00D96710"/>
    <w:rsid w:val="00D97FB7"/>
    <w:rsid w:val="00DA015B"/>
    <w:rsid w:val="00DA1DE1"/>
    <w:rsid w:val="00DA40DF"/>
    <w:rsid w:val="00DA41E8"/>
    <w:rsid w:val="00DA4424"/>
    <w:rsid w:val="00DA50C4"/>
    <w:rsid w:val="00DA6612"/>
    <w:rsid w:val="00DA6794"/>
    <w:rsid w:val="00DA78BD"/>
    <w:rsid w:val="00DB08D0"/>
    <w:rsid w:val="00DB0C9C"/>
    <w:rsid w:val="00DB0F96"/>
    <w:rsid w:val="00DB1C21"/>
    <w:rsid w:val="00DB27B1"/>
    <w:rsid w:val="00DB3B5E"/>
    <w:rsid w:val="00DB4A0F"/>
    <w:rsid w:val="00DB4F57"/>
    <w:rsid w:val="00DB5108"/>
    <w:rsid w:val="00DB6D4A"/>
    <w:rsid w:val="00DC287D"/>
    <w:rsid w:val="00DC2ED4"/>
    <w:rsid w:val="00DC488F"/>
    <w:rsid w:val="00DC52A2"/>
    <w:rsid w:val="00DC52BB"/>
    <w:rsid w:val="00DC58C0"/>
    <w:rsid w:val="00DD00F1"/>
    <w:rsid w:val="00DD09EB"/>
    <w:rsid w:val="00DD2165"/>
    <w:rsid w:val="00DD3095"/>
    <w:rsid w:val="00DD30B8"/>
    <w:rsid w:val="00DD5ADD"/>
    <w:rsid w:val="00DE00ED"/>
    <w:rsid w:val="00DE0107"/>
    <w:rsid w:val="00DE077D"/>
    <w:rsid w:val="00DE168E"/>
    <w:rsid w:val="00DE480F"/>
    <w:rsid w:val="00DE4C13"/>
    <w:rsid w:val="00DE6FC7"/>
    <w:rsid w:val="00DE7604"/>
    <w:rsid w:val="00DE7753"/>
    <w:rsid w:val="00DE79BF"/>
    <w:rsid w:val="00DF00A4"/>
    <w:rsid w:val="00DF29BA"/>
    <w:rsid w:val="00DF3FD6"/>
    <w:rsid w:val="00DF403C"/>
    <w:rsid w:val="00DF489B"/>
    <w:rsid w:val="00DF5041"/>
    <w:rsid w:val="00DF5F5A"/>
    <w:rsid w:val="00DF6D04"/>
    <w:rsid w:val="00DF75AA"/>
    <w:rsid w:val="00DF75E1"/>
    <w:rsid w:val="00DF781E"/>
    <w:rsid w:val="00DF7E38"/>
    <w:rsid w:val="00E000C9"/>
    <w:rsid w:val="00E02A67"/>
    <w:rsid w:val="00E03356"/>
    <w:rsid w:val="00E03986"/>
    <w:rsid w:val="00E04272"/>
    <w:rsid w:val="00E04FC5"/>
    <w:rsid w:val="00E07A76"/>
    <w:rsid w:val="00E100E3"/>
    <w:rsid w:val="00E10CE9"/>
    <w:rsid w:val="00E16488"/>
    <w:rsid w:val="00E16E57"/>
    <w:rsid w:val="00E17968"/>
    <w:rsid w:val="00E21479"/>
    <w:rsid w:val="00E21651"/>
    <w:rsid w:val="00E21FF6"/>
    <w:rsid w:val="00E2327C"/>
    <w:rsid w:val="00E241FF"/>
    <w:rsid w:val="00E2592A"/>
    <w:rsid w:val="00E261A7"/>
    <w:rsid w:val="00E267F0"/>
    <w:rsid w:val="00E270C4"/>
    <w:rsid w:val="00E27E96"/>
    <w:rsid w:val="00E30DAD"/>
    <w:rsid w:val="00E31AD3"/>
    <w:rsid w:val="00E32365"/>
    <w:rsid w:val="00E33E4B"/>
    <w:rsid w:val="00E36026"/>
    <w:rsid w:val="00E36E85"/>
    <w:rsid w:val="00E41D47"/>
    <w:rsid w:val="00E427CB"/>
    <w:rsid w:val="00E43999"/>
    <w:rsid w:val="00E443BE"/>
    <w:rsid w:val="00E44411"/>
    <w:rsid w:val="00E450FE"/>
    <w:rsid w:val="00E45F92"/>
    <w:rsid w:val="00E47179"/>
    <w:rsid w:val="00E473FE"/>
    <w:rsid w:val="00E47FEE"/>
    <w:rsid w:val="00E51A0F"/>
    <w:rsid w:val="00E51E4C"/>
    <w:rsid w:val="00E5279F"/>
    <w:rsid w:val="00E52822"/>
    <w:rsid w:val="00E53017"/>
    <w:rsid w:val="00E559A0"/>
    <w:rsid w:val="00E5643C"/>
    <w:rsid w:val="00E5755E"/>
    <w:rsid w:val="00E61615"/>
    <w:rsid w:val="00E61B79"/>
    <w:rsid w:val="00E62FBA"/>
    <w:rsid w:val="00E6582F"/>
    <w:rsid w:val="00E65E44"/>
    <w:rsid w:val="00E668B9"/>
    <w:rsid w:val="00E73AB2"/>
    <w:rsid w:val="00E75B6E"/>
    <w:rsid w:val="00E7632F"/>
    <w:rsid w:val="00E76ED7"/>
    <w:rsid w:val="00E8157F"/>
    <w:rsid w:val="00E825CF"/>
    <w:rsid w:val="00E8337D"/>
    <w:rsid w:val="00E83728"/>
    <w:rsid w:val="00E83A1F"/>
    <w:rsid w:val="00E85EB5"/>
    <w:rsid w:val="00E871EB"/>
    <w:rsid w:val="00E879AA"/>
    <w:rsid w:val="00E91586"/>
    <w:rsid w:val="00E926D6"/>
    <w:rsid w:val="00E95335"/>
    <w:rsid w:val="00E9737C"/>
    <w:rsid w:val="00EA1E2F"/>
    <w:rsid w:val="00EA2041"/>
    <w:rsid w:val="00EA41D5"/>
    <w:rsid w:val="00EB00F6"/>
    <w:rsid w:val="00EB0BC4"/>
    <w:rsid w:val="00EB22D5"/>
    <w:rsid w:val="00EB33E0"/>
    <w:rsid w:val="00EB36BE"/>
    <w:rsid w:val="00EB4465"/>
    <w:rsid w:val="00EB4E9D"/>
    <w:rsid w:val="00EB5787"/>
    <w:rsid w:val="00EB67E9"/>
    <w:rsid w:val="00EB6BF4"/>
    <w:rsid w:val="00EC2777"/>
    <w:rsid w:val="00EC3B61"/>
    <w:rsid w:val="00EC522B"/>
    <w:rsid w:val="00EC5E7B"/>
    <w:rsid w:val="00ED1E11"/>
    <w:rsid w:val="00ED4CFE"/>
    <w:rsid w:val="00ED5DC3"/>
    <w:rsid w:val="00EE257D"/>
    <w:rsid w:val="00EE58A7"/>
    <w:rsid w:val="00EE5E75"/>
    <w:rsid w:val="00EE6C63"/>
    <w:rsid w:val="00EF28E2"/>
    <w:rsid w:val="00EF4F2D"/>
    <w:rsid w:val="00EF5149"/>
    <w:rsid w:val="00EF533D"/>
    <w:rsid w:val="00EF5CF2"/>
    <w:rsid w:val="00EF680A"/>
    <w:rsid w:val="00EF7D45"/>
    <w:rsid w:val="00F0091C"/>
    <w:rsid w:val="00F0371C"/>
    <w:rsid w:val="00F05148"/>
    <w:rsid w:val="00F051FA"/>
    <w:rsid w:val="00F05A2C"/>
    <w:rsid w:val="00F06F3C"/>
    <w:rsid w:val="00F10C46"/>
    <w:rsid w:val="00F12337"/>
    <w:rsid w:val="00F125DD"/>
    <w:rsid w:val="00F140FB"/>
    <w:rsid w:val="00F14B10"/>
    <w:rsid w:val="00F1519D"/>
    <w:rsid w:val="00F16C58"/>
    <w:rsid w:val="00F20C22"/>
    <w:rsid w:val="00F21928"/>
    <w:rsid w:val="00F21FE2"/>
    <w:rsid w:val="00F23FFF"/>
    <w:rsid w:val="00F240E1"/>
    <w:rsid w:val="00F244DA"/>
    <w:rsid w:val="00F246F1"/>
    <w:rsid w:val="00F2591E"/>
    <w:rsid w:val="00F2659C"/>
    <w:rsid w:val="00F26647"/>
    <w:rsid w:val="00F26C5C"/>
    <w:rsid w:val="00F27DF4"/>
    <w:rsid w:val="00F32111"/>
    <w:rsid w:val="00F324F2"/>
    <w:rsid w:val="00F33426"/>
    <w:rsid w:val="00F33E36"/>
    <w:rsid w:val="00F343F9"/>
    <w:rsid w:val="00F35935"/>
    <w:rsid w:val="00F359D0"/>
    <w:rsid w:val="00F35DD8"/>
    <w:rsid w:val="00F36593"/>
    <w:rsid w:val="00F36631"/>
    <w:rsid w:val="00F37968"/>
    <w:rsid w:val="00F425F6"/>
    <w:rsid w:val="00F42B99"/>
    <w:rsid w:val="00F430E6"/>
    <w:rsid w:val="00F4523C"/>
    <w:rsid w:val="00F45C5C"/>
    <w:rsid w:val="00F46022"/>
    <w:rsid w:val="00F460BA"/>
    <w:rsid w:val="00F53A3D"/>
    <w:rsid w:val="00F55AF7"/>
    <w:rsid w:val="00F5669C"/>
    <w:rsid w:val="00F57BB3"/>
    <w:rsid w:val="00F61106"/>
    <w:rsid w:val="00F61AE2"/>
    <w:rsid w:val="00F62166"/>
    <w:rsid w:val="00F62FD8"/>
    <w:rsid w:val="00F631E2"/>
    <w:rsid w:val="00F6334E"/>
    <w:rsid w:val="00F63FF5"/>
    <w:rsid w:val="00F64F29"/>
    <w:rsid w:val="00F656F0"/>
    <w:rsid w:val="00F65FCE"/>
    <w:rsid w:val="00F6752F"/>
    <w:rsid w:val="00F73AF2"/>
    <w:rsid w:val="00F74C71"/>
    <w:rsid w:val="00F7745E"/>
    <w:rsid w:val="00F83EF2"/>
    <w:rsid w:val="00F86AE7"/>
    <w:rsid w:val="00F87C78"/>
    <w:rsid w:val="00F90AD2"/>
    <w:rsid w:val="00F9166B"/>
    <w:rsid w:val="00F91D25"/>
    <w:rsid w:val="00F92883"/>
    <w:rsid w:val="00F93089"/>
    <w:rsid w:val="00F94772"/>
    <w:rsid w:val="00F947E2"/>
    <w:rsid w:val="00F94A7A"/>
    <w:rsid w:val="00F94DB7"/>
    <w:rsid w:val="00F96DD0"/>
    <w:rsid w:val="00FA381F"/>
    <w:rsid w:val="00FA6C0C"/>
    <w:rsid w:val="00FA7435"/>
    <w:rsid w:val="00FB0971"/>
    <w:rsid w:val="00FB0F58"/>
    <w:rsid w:val="00FB2517"/>
    <w:rsid w:val="00FB2F20"/>
    <w:rsid w:val="00FB404A"/>
    <w:rsid w:val="00FB43A1"/>
    <w:rsid w:val="00FB5DA6"/>
    <w:rsid w:val="00FB6674"/>
    <w:rsid w:val="00FB73CE"/>
    <w:rsid w:val="00FB7AEF"/>
    <w:rsid w:val="00FC0CE2"/>
    <w:rsid w:val="00FC26DB"/>
    <w:rsid w:val="00FC3C14"/>
    <w:rsid w:val="00FC3C4D"/>
    <w:rsid w:val="00FC590E"/>
    <w:rsid w:val="00FC63C9"/>
    <w:rsid w:val="00FC7DAE"/>
    <w:rsid w:val="00FD180E"/>
    <w:rsid w:val="00FD1BF9"/>
    <w:rsid w:val="00FD3CB0"/>
    <w:rsid w:val="00FD5D87"/>
    <w:rsid w:val="00FD61DD"/>
    <w:rsid w:val="00FD69B3"/>
    <w:rsid w:val="00FD6AF7"/>
    <w:rsid w:val="00FE2C2F"/>
    <w:rsid w:val="00FE34D3"/>
    <w:rsid w:val="00FE502B"/>
    <w:rsid w:val="00FE572F"/>
    <w:rsid w:val="00FE6F53"/>
    <w:rsid w:val="00FE7971"/>
    <w:rsid w:val="00FF15AF"/>
    <w:rsid w:val="00FF1EB6"/>
    <w:rsid w:val="00FF46D1"/>
    <w:rsid w:val="00FF4702"/>
    <w:rsid w:val="00FF48D2"/>
    <w:rsid w:val="00FF5422"/>
    <w:rsid w:val="00FF54BE"/>
    <w:rsid w:val="00FF6583"/>
    <w:rsid w:val="00FF6E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17F8D12D"/>
  <w15:chartTrackingRefBased/>
  <w15:docId w15:val="{EBEE46B5-63CD-4669-B5E1-C1E9F30682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Times New Roman" w:hAnsi="Calibri" w:cs="Times New Roman"/>
        <w:lang w:val="pl-PL" w:eastAsia="pl-PL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ny">
    <w:name w:val="Normal"/>
    <w:qFormat/>
    <w:rsid w:val="00A739F1"/>
    <w:pPr>
      <w:spacing w:after="160" w:line="252" w:lineRule="auto"/>
      <w:jc w:val="both"/>
    </w:pPr>
    <w:rPr>
      <w:sz w:val="22"/>
      <w:szCs w:val="22"/>
      <w:lang w:eastAsia="en-US"/>
    </w:rPr>
  </w:style>
  <w:style w:type="paragraph" w:styleId="Nagwek1">
    <w:name w:val="heading 1"/>
    <w:basedOn w:val="Normalny"/>
    <w:next w:val="Normalny"/>
    <w:link w:val="Nagwek1Znak"/>
    <w:autoRedefine/>
    <w:uiPriority w:val="9"/>
    <w:qFormat/>
    <w:rsid w:val="00EC5E7B"/>
    <w:pPr>
      <w:keepNext/>
      <w:keepLines/>
      <w:numPr>
        <w:numId w:val="3"/>
      </w:numPr>
      <w:spacing w:before="240" w:after="120"/>
      <w:ind w:left="714" w:hanging="357"/>
      <w:outlineLvl w:val="0"/>
    </w:pPr>
    <w:rPr>
      <w:rFonts w:ascii="Times New Roman" w:hAnsi="Times New Roman"/>
      <w:b/>
      <w:bCs/>
      <w:spacing w:val="4"/>
      <w:sz w:val="32"/>
      <w:szCs w:val="28"/>
      <w:lang w:val="x-none" w:eastAsia="x-none"/>
    </w:rPr>
  </w:style>
  <w:style w:type="paragraph" w:styleId="Nagwek2">
    <w:name w:val="heading 2"/>
    <w:basedOn w:val="Numerowaniepodrodziaw1"/>
    <w:next w:val="Normalny"/>
    <w:link w:val="Nagwek2Znak"/>
    <w:uiPriority w:val="9"/>
    <w:unhideWhenUsed/>
    <w:qFormat/>
    <w:rsid w:val="00E65E44"/>
    <w:pPr>
      <w:numPr>
        <w:ilvl w:val="1"/>
        <w:numId w:val="3"/>
      </w:numPr>
    </w:pPr>
  </w:style>
  <w:style w:type="paragraph" w:styleId="Nagwek3">
    <w:name w:val="heading 3"/>
    <w:basedOn w:val="Numerowaniepodrozdziaw2"/>
    <w:next w:val="Normalny"/>
    <w:link w:val="Nagwek3Znak"/>
    <w:uiPriority w:val="9"/>
    <w:unhideWhenUsed/>
    <w:qFormat/>
    <w:rsid w:val="00E65E44"/>
    <w:pPr>
      <w:numPr>
        <w:ilvl w:val="2"/>
        <w:numId w:val="3"/>
      </w:numPr>
    </w:pPr>
  </w:style>
  <w:style w:type="paragraph" w:styleId="Nagwek4">
    <w:name w:val="heading 4"/>
    <w:basedOn w:val="Normalny"/>
    <w:next w:val="Normalny"/>
    <w:link w:val="Nagwek4Znak"/>
    <w:uiPriority w:val="9"/>
    <w:semiHidden/>
    <w:unhideWhenUsed/>
    <w:qFormat/>
    <w:rsid w:val="002973EE"/>
    <w:pPr>
      <w:keepNext/>
      <w:keepLines/>
      <w:spacing w:before="120" w:after="0"/>
      <w:outlineLvl w:val="3"/>
    </w:pPr>
    <w:rPr>
      <w:rFonts w:ascii="Calibri Light" w:hAnsi="Calibri Light"/>
      <w:i/>
      <w:iCs/>
      <w:sz w:val="24"/>
      <w:szCs w:val="24"/>
      <w:lang w:val="x-none" w:eastAsia="x-none"/>
    </w:rPr>
  </w:style>
  <w:style w:type="paragraph" w:styleId="Nagwek5">
    <w:name w:val="heading 5"/>
    <w:basedOn w:val="Normalny"/>
    <w:next w:val="Normalny"/>
    <w:link w:val="Nagwek5Znak"/>
    <w:uiPriority w:val="9"/>
    <w:semiHidden/>
    <w:unhideWhenUsed/>
    <w:qFormat/>
    <w:rsid w:val="002973EE"/>
    <w:pPr>
      <w:keepNext/>
      <w:keepLines/>
      <w:spacing w:before="120" w:after="0"/>
      <w:outlineLvl w:val="4"/>
    </w:pPr>
    <w:rPr>
      <w:rFonts w:ascii="Calibri Light" w:hAnsi="Calibri Light"/>
      <w:b/>
      <w:bCs/>
      <w:sz w:val="20"/>
      <w:szCs w:val="20"/>
      <w:lang w:val="x-none" w:eastAsia="x-none"/>
    </w:rPr>
  </w:style>
  <w:style w:type="paragraph" w:styleId="Nagwek6">
    <w:name w:val="heading 6"/>
    <w:basedOn w:val="Normalny"/>
    <w:next w:val="Normalny"/>
    <w:link w:val="Nagwek6Znak"/>
    <w:uiPriority w:val="9"/>
    <w:semiHidden/>
    <w:unhideWhenUsed/>
    <w:qFormat/>
    <w:rsid w:val="002973EE"/>
    <w:pPr>
      <w:keepNext/>
      <w:keepLines/>
      <w:spacing w:before="120" w:after="0"/>
      <w:outlineLvl w:val="5"/>
    </w:pPr>
    <w:rPr>
      <w:rFonts w:ascii="Calibri Light" w:hAnsi="Calibri Light"/>
      <w:b/>
      <w:bCs/>
      <w:i/>
      <w:iCs/>
      <w:sz w:val="20"/>
      <w:szCs w:val="20"/>
      <w:lang w:val="x-none" w:eastAsia="x-none"/>
    </w:rPr>
  </w:style>
  <w:style w:type="paragraph" w:styleId="Nagwek7">
    <w:name w:val="heading 7"/>
    <w:basedOn w:val="Normalny"/>
    <w:next w:val="Normalny"/>
    <w:link w:val="Nagwek7Znak"/>
    <w:uiPriority w:val="9"/>
    <w:semiHidden/>
    <w:unhideWhenUsed/>
    <w:qFormat/>
    <w:rsid w:val="002973EE"/>
    <w:pPr>
      <w:keepNext/>
      <w:keepLines/>
      <w:spacing w:before="120" w:after="0"/>
      <w:outlineLvl w:val="6"/>
    </w:pPr>
    <w:rPr>
      <w:i/>
      <w:iCs/>
      <w:sz w:val="20"/>
      <w:szCs w:val="20"/>
      <w:lang w:val="x-none" w:eastAsia="x-none"/>
    </w:rPr>
  </w:style>
  <w:style w:type="paragraph" w:styleId="Nagwek8">
    <w:name w:val="heading 8"/>
    <w:basedOn w:val="Normalny"/>
    <w:next w:val="Normalny"/>
    <w:link w:val="Nagwek8Znak"/>
    <w:uiPriority w:val="9"/>
    <w:semiHidden/>
    <w:unhideWhenUsed/>
    <w:qFormat/>
    <w:rsid w:val="002973EE"/>
    <w:pPr>
      <w:keepNext/>
      <w:keepLines/>
      <w:spacing w:before="120" w:after="0"/>
      <w:outlineLvl w:val="7"/>
    </w:pPr>
    <w:rPr>
      <w:b/>
      <w:bCs/>
      <w:sz w:val="20"/>
      <w:szCs w:val="20"/>
      <w:lang w:val="x-none" w:eastAsia="x-none"/>
    </w:rPr>
  </w:style>
  <w:style w:type="paragraph" w:styleId="Nagwek9">
    <w:name w:val="heading 9"/>
    <w:basedOn w:val="Normalny"/>
    <w:next w:val="Normalny"/>
    <w:link w:val="Nagwek9Znak"/>
    <w:uiPriority w:val="9"/>
    <w:semiHidden/>
    <w:unhideWhenUsed/>
    <w:qFormat/>
    <w:rsid w:val="002973EE"/>
    <w:pPr>
      <w:keepNext/>
      <w:keepLines/>
      <w:spacing w:before="120" w:after="0"/>
      <w:outlineLvl w:val="8"/>
    </w:pPr>
    <w:rPr>
      <w:i/>
      <w:iCs/>
      <w:sz w:val="20"/>
      <w:szCs w:val="20"/>
      <w:lang w:val="x-none" w:eastAsia="x-none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styleId="Akapitzlist">
    <w:name w:val="List Paragraph"/>
    <w:basedOn w:val="Normalny"/>
    <w:link w:val="AkapitzlistZnak"/>
    <w:uiPriority w:val="34"/>
    <w:qFormat/>
    <w:rsid w:val="002973EE"/>
    <w:pPr>
      <w:ind w:left="720"/>
      <w:contextualSpacing/>
    </w:pPr>
  </w:style>
  <w:style w:type="character" w:customStyle="1" w:styleId="Nagwek1Znak">
    <w:name w:val="Nagłówek 1 Znak"/>
    <w:link w:val="Nagwek1"/>
    <w:uiPriority w:val="9"/>
    <w:rsid w:val="00EC5E7B"/>
    <w:rPr>
      <w:rFonts w:ascii="Times New Roman" w:hAnsi="Times New Roman"/>
      <w:b/>
      <w:bCs/>
      <w:spacing w:val="4"/>
      <w:sz w:val="32"/>
      <w:szCs w:val="28"/>
      <w:lang w:val="x-none" w:eastAsia="x-none"/>
    </w:rPr>
  </w:style>
  <w:style w:type="character" w:customStyle="1" w:styleId="Nagwek2Znak">
    <w:name w:val="Nagłówek 2 Znak"/>
    <w:link w:val="Nagwek2"/>
    <w:uiPriority w:val="9"/>
    <w:rsid w:val="00E65E44"/>
    <w:rPr>
      <w:rFonts w:ascii="Times New Roman" w:hAnsi="Times New Roman"/>
      <w:b/>
      <w:bCs/>
      <w:sz w:val="28"/>
      <w:szCs w:val="28"/>
      <w:lang w:val="x-none" w:eastAsia="en-US"/>
    </w:rPr>
  </w:style>
  <w:style w:type="character" w:customStyle="1" w:styleId="Nagwek3Znak">
    <w:name w:val="Nagłówek 3 Znak"/>
    <w:link w:val="Nagwek3"/>
    <w:uiPriority w:val="9"/>
    <w:rsid w:val="00E65E44"/>
    <w:rPr>
      <w:rFonts w:ascii="Times New Roman" w:hAnsi="Times New Roman"/>
      <w:b/>
      <w:bCs/>
      <w:sz w:val="24"/>
      <w:szCs w:val="24"/>
      <w:lang w:val="x-none" w:eastAsia="en-US"/>
    </w:rPr>
  </w:style>
  <w:style w:type="character" w:customStyle="1" w:styleId="Nagwek4Znak">
    <w:name w:val="Nagłówek 4 Znak"/>
    <w:link w:val="Nagwek4"/>
    <w:uiPriority w:val="9"/>
    <w:semiHidden/>
    <w:rsid w:val="002973EE"/>
    <w:rPr>
      <w:rFonts w:ascii="Calibri Light" w:eastAsia="Times New Roman" w:hAnsi="Calibri Light" w:cs="Times New Roman"/>
      <w:i/>
      <w:iCs/>
      <w:sz w:val="24"/>
      <w:szCs w:val="24"/>
    </w:rPr>
  </w:style>
  <w:style w:type="character" w:customStyle="1" w:styleId="Nagwek5Znak">
    <w:name w:val="Nagłówek 5 Znak"/>
    <w:link w:val="Nagwek5"/>
    <w:uiPriority w:val="9"/>
    <w:semiHidden/>
    <w:rsid w:val="002973EE"/>
    <w:rPr>
      <w:rFonts w:ascii="Calibri Light" w:eastAsia="Times New Roman" w:hAnsi="Calibri Light" w:cs="Times New Roman"/>
      <w:b/>
      <w:bCs/>
    </w:rPr>
  </w:style>
  <w:style w:type="character" w:customStyle="1" w:styleId="Nagwek6Znak">
    <w:name w:val="Nagłówek 6 Znak"/>
    <w:link w:val="Nagwek6"/>
    <w:uiPriority w:val="9"/>
    <w:semiHidden/>
    <w:rsid w:val="002973EE"/>
    <w:rPr>
      <w:rFonts w:ascii="Calibri Light" w:eastAsia="Times New Roman" w:hAnsi="Calibri Light" w:cs="Times New Roman"/>
      <w:b/>
      <w:bCs/>
      <w:i/>
      <w:iCs/>
    </w:rPr>
  </w:style>
  <w:style w:type="character" w:customStyle="1" w:styleId="Nagwek7Znak">
    <w:name w:val="Nagłówek 7 Znak"/>
    <w:link w:val="Nagwek7"/>
    <w:uiPriority w:val="9"/>
    <w:semiHidden/>
    <w:rsid w:val="002973EE"/>
    <w:rPr>
      <w:i/>
      <w:iCs/>
    </w:rPr>
  </w:style>
  <w:style w:type="character" w:customStyle="1" w:styleId="Nagwek8Znak">
    <w:name w:val="Nagłówek 8 Znak"/>
    <w:link w:val="Nagwek8"/>
    <w:uiPriority w:val="9"/>
    <w:semiHidden/>
    <w:rsid w:val="002973EE"/>
    <w:rPr>
      <w:b/>
      <w:bCs/>
    </w:rPr>
  </w:style>
  <w:style w:type="character" w:customStyle="1" w:styleId="Nagwek9Znak">
    <w:name w:val="Nagłówek 9 Znak"/>
    <w:link w:val="Nagwek9"/>
    <w:uiPriority w:val="9"/>
    <w:semiHidden/>
    <w:rsid w:val="002973EE"/>
    <w:rPr>
      <w:i/>
      <w:iCs/>
    </w:rPr>
  </w:style>
  <w:style w:type="paragraph" w:styleId="Legenda">
    <w:name w:val="caption"/>
    <w:basedOn w:val="Normalny"/>
    <w:next w:val="Normalny"/>
    <w:uiPriority w:val="35"/>
    <w:unhideWhenUsed/>
    <w:qFormat/>
    <w:rsid w:val="002973EE"/>
    <w:rPr>
      <w:b/>
      <w:bCs/>
      <w:sz w:val="18"/>
      <w:szCs w:val="18"/>
    </w:rPr>
  </w:style>
  <w:style w:type="paragraph" w:styleId="Tytu">
    <w:name w:val="Title"/>
    <w:basedOn w:val="Normalny"/>
    <w:next w:val="Normalny"/>
    <w:link w:val="TytuZnak"/>
    <w:uiPriority w:val="10"/>
    <w:qFormat/>
    <w:rsid w:val="002973EE"/>
    <w:pPr>
      <w:spacing w:after="0" w:line="240" w:lineRule="auto"/>
      <w:contextualSpacing/>
      <w:jc w:val="center"/>
    </w:pPr>
    <w:rPr>
      <w:rFonts w:ascii="Calibri Light" w:hAnsi="Calibri Light"/>
      <w:b/>
      <w:bCs/>
      <w:spacing w:val="-7"/>
      <w:sz w:val="48"/>
      <w:szCs w:val="48"/>
      <w:lang w:val="x-none" w:eastAsia="x-none"/>
    </w:rPr>
  </w:style>
  <w:style w:type="character" w:customStyle="1" w:styleId="TytuZnak">
    <w:name w:val="Tytuł Znak"/>
    <w:link w:val="Tytu"/>
    <w:uiPriority w:val="10"/>
    <w:rsid w:val="002973EE"/>
    <w:rPr>
      <w:rFonts w:ascii="Calibri Light" w:eastAsia="Times New Roman" w:hAnsi="Calibri Light" w:cs="Times New Roman"/>
      <w:b/>
      <w:bCs/>
      <w:spacing w:val="-7"/>
      <w:sz w:val="48"/>
      <w:szCs w:val="48"/>
    </w:rPr>
  </w:style>
  <w:style w:type="paragraph" w:styleId="Podtytu">
    <w:name w:val="Subtitle"/>
    <w:basedOn w:val="Normalny"/>
    <w:next w:val="Normalny"/>
    <w:link w:val="PodtytuZnak"/>
    <w:uiPriority w:val="11"/>
    <w:qFormat/>
    <w:rsid w:val="002973EE"/>
    <w:pPr>
      <w:numPr>
        <w:ilvl w:val="1"/>
      </w:numPr>
      <w:spacing w:after="240"/>
      <w:jc w:val="center"/>
    </w:pPr>
    <w:rPr>
      <w:rFonts w:ascii="Calibri Light" w:hAnsi="Calibri Light"/>
      <w:sz w:val="24"/>
      <w:szCs w:val="24"/>
      <w:lang w:val="x-none" w:eastAsia="x-none"/>
    </w:rPr>
  </w:style>
  <w:style w:type="character" w:customStyle="1" w:styleId="PodtytuZnak">
    <w:name w:val="Podtytuł Znak"/>
    <w:link w:val="Podtytu"/>
    <w:uiPriority w:val="11"/>
    <w:rsid w:val="002973EE"/>
    <w:rPr>
      <w:rFonts w:ascii="Calibri Light" w:eastAsia="Times New Roman" w:hAnsi="Calibri Light" w:cs="Times New Roman"/>
      <w:sz w:val="24"/>
      <w:szCs w:val="24"/>
    </w:rPr>
  </w:style>
  <w:style w:type="character" w:styleId="Pogrubienie">
    <w:name w:val="Strong"/>
    <w:uiPriority w:val="22"/>
    <w:qFormat/>
    <w:rsid w:val="002973EE"/>
    <w:rPr>
      <w:b/>
      <w:bCs/>
      <w:color w:val="auto"/>
    </w:rPr>
  </w:style>
  <w:style w:type="character" w:styleId="Uwydatnienie">
    <w:name w:val="Emphasis"/>
    <w:uiPriority w:val="20"/>
    <w:qFormat/>
    <w:rsid w:val="002973EE"/>
    <w:rPr>
      <w:i/>
      <w:iCs/>
      <w:color w:val="auto"/>
    </w:rPr>
  </w:style>
  <w:style w:type="paragraph" w:styleId="Bezodstpw">
    <w:name w:val="No Spacing"/>
    <w:uiPriority w:val="1"/>
    <w:qFormat/>
    <w:rsid w:val="002973EE"/>
    <w:pPr>
      <w:jc w:val="both"/>
    </w:pPr>
    <w:rPr>
      <w:sz w:val="22"/>
      <w:szCs w:val="22"/>
      <w:lang w:eastAsia="en-US"/>
    </w:rPr>
  </w:style>
  <w:style w:type="paragraph" w:styleId="Cytat">
    <w:name w:val="Quote"/>
    <w:basedOn w:val="Normalny"/>
    <w:next w:val="Normalny"/>
    <w:link w:val="CytatZnak"/>
    <w:uiPriority w:val="29"/>
    <w:qFormat/>
    <w:rsid w:val="002973EE"/>
    <w:pPr>
      <w:spacing w:before="200" w:line="264" w:lineRule="auto"/>
      <w:ind w:left="864" w:right="864"/>
      <w:jc w:val="center"/>
    </w:pPr>
    <w:rPr>
      <w:rFonts w:ascii="Calibri Light" w:hAnsi="Calibri Light"/>
      <w:i/>
      <w:iCs/>
      <w:sz w:val="24"/>
      <w:szCs w:val="24"/>
      <w:lang w:val="x-none" w:eastAsia="x-none"/>
    </w:rPr>
  </w:style>
  <w:style w:type="character" w:customStyle="1" w:styleId="CytatZnak">
    <w:name w:val="Cytat Znak"/>
    <w:link w:val="Cytat"/>
    <w:uiPriority w:val="29"/>
    <w:rsid w:val="002973EE"/>
    <w:rPr>
      <w:rFonts w:ascii="Calibri Light" w:eastAsia="Times New Roman" w:hAnsi="Calibri Light" w:cs="Times New Roman"/>
      <w:i/>
      <w:iCs/>
      <w:sz w:val="24"/>
      <w:szCs w:val="24"/>
    </w:rPr>
  </w:style>
  <w:style w:type="paragraph" w:styleId="Cytatintensywny">
    <w:name w:val="Intense Quote"/>
    <w:basedOn w:val="Normalny"/>
    <w:next w:val="Normalny"/>
    <w:link w:val="CytatintensywnyZnak"/>
    <w:uiPriority w:val="30"/>
    <w:qFormat/>
    <w:rsid w:val="002973EE"/>
    <w:pPr>
      <w:spacing w:before="100" w:beforeAutospacing="1" w:after="240"/>
      <w:ind w:left="936" w:right="936"/>
      <w:jc w:val="center"/>
    </w:pPr>
    <w:rPr>
      <w:rFonts w:ascii="Calibri Light" w:hAnsi="Calibri Light"/>
      <w:sz w:val="26"/>
      <w:szCs w:val="26"/>
      <w:lang w:val="x-none" w:eastAsia="x-none"/>
    </w:rPr>
  </w:style>
  <w:style w:type="character" w:customStyle="1" w:styleId="CytatintensywnyZnak">
    <w:name w:val="Cytat intensywny Znak"/>
    <w:link w:val="Cytatintensywny"/>
    <w:uiPriority w:val="30"/>
    <w:rsid w:val="002973EE"/>
    <w:rPr>
      <w:rFonts w:ascii="Calibri Light" w:eastAsia="Times New Roman" w:hAnsi="Calibri Light" w:cs="Times New Roman"/>
      <w:sz w:val="26"/>
      <w:szCs w:val="26"/>
    </w:rPr>
  </w:style>
  <w:style w:type="character" w:styleId="Wyrnieniedelikatne">
    <w:name w:val="Subtle Emphasis"/>
    <w:uiPriority w:val="19"/>
    <w:qFormat/>
    <w:rsid w:val="002973EE"/>
    <w:rPr>
      <w:i/>
      <w:iCs/>
      <w:color w:val="auto"/>
    </w:rPr>
  </w:style>
  <w:style w:type="character" w:styleId="Wyrnienieintensywne">
    <w:name w:val="Intense Emphasis"/>
    <w:uiPriority w:val="21"/>
    <w:qFormat/>
    <w:rsid w:val="002973EE"/>
    <w:rPr>
      <w:b/>
      <w:bCs/>
      <w:i/>
      <w:iCs/>
      <w:color w:val="auto"/>
    </w:rPr>
  </w:style>
  <w:style w:type="character" w:styleId="Odwoaniedelikatne">
    <w:name w:val="Subtle Reference"/>
    <w:uiPriority w:val="31"/>
    <w:qFormat/>
    <w:rsid w:val="002973EE"/>
    <w:rPr>
      <w:smallCaps/>
      <w:color w:val="auto"/>
      <w:u w:val="single" w:color="7F7F7F"/>
    </w:rPr>
  </w:style>
  <w:style w:type="character" w:styleId="Odwoanieintensywne">
    <w:name w:val="Intense Reference"/>
    <w:uiPriority w:val="32"/>
    <w:qFormat/>
    <w:rsid w:val="002973EE"/>
    <w:rPr>
      <w:b/>
      <w:bCs/>
      <w:smallCaps/>
      <w:color w:val="auto"/>
      <w:u w:val="single"/>
    </w:rPr>
  </w:style>
  <w:style w:type="character" w:styleId="Tytuksiki">
    <w:name w:val="Book Title"/>
    <w:uiPriority w:val="33"/>
    <w:qFormat/>
    <w:rsid w:val="002973EE"/>
    <w:rPr>
      <w:b/>
      <w:bCs/>
      <w:smallCaps/>
      <w:color w:val="auto"/>
    </w:rPr>
  </w:style>
  <w:style w:type="paragraph" w:styleId="Nagwekspisutreci">
    <w:name w:val="TOC Heading"/>
    <w:basedOn w:val="Nagwek1"/>
    <w:next w:val="Normalny"/>
    <w:uiPriority w:val="39"/>
    <w:unhideWhenUsed/>
    <w:qFormat/>
    <w:rsid w:val="002973EE"/>
    <w:pPr>
      <w:outlineLvl w:val="9"/>
    </w:pPr>
  </w:style>
  <w:style w:type="paragraph" w:styleId="Tekstprzypisukocowego">
    <w:name w:val="endnote text"/>
    <w:basedOn w:val="Normalny"/>
    <w:link w:val="TekstprzypisukocowegoZnak"/>
    <w:uiPriority w:val="99"/>
    <w:semiHidden/>
    <w:unhideWhenUsed/>
    <w:rsid w:val="003B2FAF"/>
    <w:pPr>
      <w:spacing w:after="0" w:line="240" w:lineRule="auto"/>
    </w:pPr>
    <w:rPr>
      <w:sz w:val="20"/>
      <w:szCs w:val="20"/>
      <w:lang w:val="x-none" w:eastAsia="x-none"/>
    </w:rPr>
  </w:style>
  <w:style w:type="character" w:customStyle="1" w:styleId="TekstprzypisukocowegoZnak">
    <w:name w:val="Tekst przypisu końcowego Znak"/>
    <w:link w:val="Tekstprzypisukocowego"/>
    <w:uiPriority w:val="99"/>
    <w:semiHidden/>
    <w:rsid w:val="003B2FAF"/>
    <w:rPr>
      <w:sz w:val="20"/>
      <w:szCs w:val="20"/>
    </w:rPr>
  </w:style>
  <w:style w:type="character" w:styleId="Odwoanieprzypisukocowego">
    <w:name w:val="endnote reference"/>
    <w:uiPriority w:val="99"/>
    <w:semiHidden/>
    <w:unhideWhenUsed/>
    <w:rsid w:val="003B2FAF"/>
    <w:rPr>
      <w:vertAlign w:val="superscript"/>
    </w:rPr>
  </w:style>
  <w:style w:type="paragraph" w:styleId="Spistreci2">
    <w:name w:val="toc 2"/>
    <w:basedOn w:val="Normalny"/>
    <w:next w:val="Normalny"/>
    <w:autoRedefine/>
    <w:uiPriority w:val="39"/>
    <w:unhideWhenUsed/>
    <w:qFormat/>
    <w:rsid w:val="00BC00E6"/>
    <w:pPr>
      <w:tabs>
        <w:tab w:val="left" w:pos="0"/>
        <w:tab w:val="left" w:pos="851"/>
        <w:tab w:val="right" w:leader="dot" w:pos="9062"/>
      </w:tabs>
      <w:spacing w:after="20" w:line="240" w:lineRule="auto"/>
      <w:ind w:firstLine="284"/>
      <w:jc w:val="left"/>
    </w:pPr>
    <w:rPr>
      <w:rFonts w:ascii="Times New Roman" w:hAnsi="Times New Roman"/>
      <w:noProof/>
      <w:sz w:val="24"/>
      <w:lang w:eastAsia="pl-PL"/>
    </w:rPr>
  </w:style>
  <w:style w:type="paragraph" w:styleId="Spistreci1">
    <w:name w:val="toc 1"/>
    <w:basedOn w:val="Normalny"/>
    <w:next w:val="Normalny"/>
    <w:autoRedefine/>
    <w:uiPriority w:val="39"/>
    <w:unhideWhenUsed/>
    <w:qFormat/>
    <w:rsid w:val="00BC00E6"/>
    <w:pPr>
      <w:tabs>
        <w:tab w:val="left" w:pos="284"/>
        <w:tab w:val="left" w:pos="440"/>
        <w:tab w:val="right" w:leader="dot" w:pos="9062"/>
      </w:tabs>
      <w:spacing w:after="20" w:line="240" w:lineRule="auto"/>
      <w:jc w:val="left"/>
    </w:pPr>
    <w:rPr>
      <w:rFonts w:ascii="Times New Roman" w:hAnsi="Times New Roman"/>
      <w:noProof/>
      <w:sz w:val="24"/>
      <w:lang w:eastAsia="pl-PL"/>
    </w:rPr>
  </w:style>
  <w:style w:type="paragraph" w:styleId="Spistreci3">
    <w:name w:val="toc 3"/>
    <w:basedOn w:val="Normalny"/>
    <w:next w:val="Normalny"/>
    <w:autoRedefine/>
    <w:uiPriority w:val="39"/>
    <w:unhideWhenUsed/>
    <w:qFormat/>
    <w:rsid w:val="00BC00E6"/>
    <w:pPr>
      <w:tabs>
        <w:tab w:val="left" w:pos="1560"/>
        <w:tab w:val="right" w:leader="dot" w:pos="9062"/>
      </w:tabs>
      <w:spacing w:after="20" w:line="240" w:lineRule="auto"/>
      <w:ind w:firstLine="851"/>
      <w:jc w:val="left"/>
    </w:pPr>
    <w:rPr>
      <w:rFonts w:ascii="Times New Roman" w:hAnsi="Times New Roman"/>
      <w:noProof/>
      <w:sz w:val="24"/>
      <w:lang w:eastAsia="pl-PL"/>
    </w:rPr>
  </w:style>
  <w:style w:type="paragraph" w:styleId="Tekstprzypisudolnego">
    <w:name w:val="footnote text"/>
    <w:basedOn w:val="Normalny"/>
    <w:link w:val="TekstprzypisudolnegoZnak"/>
    <w:semiHidden/>
    <w:unhideWhenUsed/>
    <w:rsid w:val="005A5B69"/>
    <w:pPr>
      <w:spacing w:after="200" w:line="240" w:lineRule="auto"/>
      <w:jc w:val="left"/>
    </w:pPr>
    <w:rPr>
      <w:rFonts w:ascii="Calibri Light" w:hAnsi="Calibri Light"/>
      <w:sz w:val="20"/>
      <w:szCs w:val="20"/>
      <w:lang w:val="x-none" w:eastAsia="x-none"/>
    </w:rPr>
  </w:style>
  <w:style w:type="character" w:customStyle="1" w:styleId="TekstprzypisudolnegoZnak">
    <w:name w:val="Tekst przypisu dolnego Znak"/>
    <w:link w:val="Tekstprzypisudolnego"/>
    <w:semiHidden/>
    <w:rsid w:val="005A5B69"/>
    <w:rPr>
      <w:rFonts w:ascii="Calibri Light" w:eastAsia="Times New Roman" w:hAnsi="Calibri Light" w:cs="Times New Roman"/>
      <w:sz w:val="20"/>
      <w:szCs w:val="20"/>
    </w:rPr>
  </w:style>
  <w:style w:type="character" w:styleId="Odwoanieprzypisudolnego">
    <w:name w:val="footnote reference"/>
    <w:semiHidden/>
    <w:unhideWhenUsed/>
    <w:rsid w:val="005A5B69"/>
    <w:rPr>
      <w:vertAlign w:val="superscript"/>
    </w:rPr>
  </w:style>
  <w:style w:type="character" w:styleId="Hipercze">
    <w:name w:val="Hyperlink"/>
    <w:uiPriority w:val="99"/>
    <w:unhideWhenUsed/>
    <w:rsid w:val="00CB3CB8"/>
    <w:rPr>
      <w:color w:val="0000FF"/>
      <w:u w:val="single"/>
    </w:rPr>
  </w:style>
  <w:style w:type="character" w:customStyle="1" w:styleId="cs1-format">
    <w:name w:val="cs1-format"/>
    <w:basedOn w:val="Domylnaczcionkaakapitu"/>
    <w:rsid w:val="00CB3CB8"/>
  </w:style>
  <w:style w:type="character" w:styleId="Nierozpoznanawzmianka">
    <w:name w:val="Unresolved Mention"/>
    <w:uiPriority w:val="99"/>
    <w:semiHidden/>
    <w:unhideWhenUsed/>
    <w:rsid w:val="00187BC1"/>
    <w:rPr>
      <w:color w:val="605E5C"/>
      <w:shd w:val="clear" w:color="auto" w:fill="E1DFDD"/>
    </w:rPr>
  </w:style>
  <w:style w:type="character" w:styleId="HTML-cytat">
    <w:name w:val="HTML Cite"/>
    <w:uiPriority w:val="99"/>
    <w:semiHidden/>
    <w:unhideWhenUsed/>
    <w:rsid w:val="003B63D5"/>
    <w:rPr>
      <w:i/>
      <w:iCs/>
    </w:rPr>
  </w:style>
  <w:style w:type="paragraph" w:styleId="Nagwek">
    <w:name w:val="header"/>
    <w:basedOn w:val="Normalny"/>
    <w:link w:val="NagwekZnak"/>
    <w:uiPriority w:val="99"/>
    <w:unhideWhenUsed/>
    <w:rsid w:val="00B8739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NagwekZnak">
    <w:name w:val="Nagłówek Znak"/>
    <w:basedOn w:val="Domylnaczcionkaakapitu"/>
    <w:link w:val="Nagwek"/>
    <w:uiPriority w:val="99"/>
    <w:rsid w:val="00B87399"/>
  </w:style>
  <w:style w:type="paragraph" w:styleId="Stopka">
    <w:name w:val="footer"/>
    <w:basedOn w:val="Normalny"/>
    <w:link w:val="StopkaZnak"/>
    <w:uiPriority w:val="99"/>
    <w:unhideWhenUsed/>
    <w:rsid w:val="00B8739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topkaZnak">
    <w:name w:val="Stopka Znak"/>
    <w:basedOn w:val="Domylnaczcionkaakapitu"/>
    <w:link w:val="Stopka"/>
    <w:uiPriority w:val="99"/>
    <w:rsid w:val="00B87399"/>
  </w:style>
  <w:style w:type="table" w:styleId="Tabela-Siatka">
    <w:name w:val="Table Grid"/>
    <w:basedOn w:val="Standardowy"/>
    <w:uiPriority w:val="39"/>
    <w:rsid w:val="002467B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paragraph">
    <w:name w:val="paragraph"/>
    <w:basedOn w:val="Normalny"/>
    <w:rsid w:val="00011890"/>
    <w:pPr>
      <w:spacing w:before="100" w:beforeAutospacing="1" w:after="100" w:afterAutospacing="1" w:line="240" w:lineRule="auto"/>
      <w:jc w:val="left"/>
    </w:pPr>
    <w:rPr>
      <w:rFonts w:ascii="Times New Roman" w:hAnsi="Times New Roman"/>
      <w:sz w:val="24"/>
      <w:szCs w:val="24"/>
      <w:lang w:eastAsia="pl-PL"/>
    </w:rPr>
  </w:style>
  <w:style w:type="character" w:customStyle="1" w:styleId="normaltextrun">
    <w:name w:val="normaltextrun"/>
    <w:basedOn w:val="Domylnaczcionkaakapitu"/>
    <w:rsid w:val="00011890"/>
  </w:style>
  <w:style w:type="character" w:customStyle="1" w:styleId="eop">
    <w:name w:val="eop"/>
    <w:basedOn w:val="Domylnaczcionkaakapitu"/>
    <w:rsid w:val="00011890"/>
  </w:style>
  <w:style w:type="numbering" w:customStyle="1" w:styleId="Biecalista1">
    <w:name w:val="Bieżąca lista1"/>
    <w:uiPriority w:val="99"/>
    <w:rsid w:val="00AE75C9"/>
    <w:pPr>
      <w:numPr>
        <w:numId w:val="37"/>
      </w:numPr>
    </w:pPr>
  </w:style>
  <w:style w:type="numbering" w:customStyle="1" w:styleId="Biecalista2">
    <w:name w:val="Bieżąca lista2"/>
    <w:uiPriority w:val="99"/>
    <w:rsid w:val="00DD00F1"/>
    <w:pPr>
      <w:numPr>
        <w:numId w:val="38"/>
      </w:numPr>
    </w:pPr>
  </w:style>
  <w:style w:type="numbering" w:customStyle="1" w:styleId="Biecalista3">
    <w:name w:val="Bieżąca lista3"/>
    <w:uiPriority w:val="99"/>
    <w:rsid w:val="00DD00F1"/>
    <w:pPr>
      <w:numPr>
        <w:numId w:val="39"/>
      </w:numPr>
    </w:pPr>
  </w:style>
  <w:style w:type="paragraph" w:customStyle="1" w:styleId="Numerowanierozdzia">
    <w:name w:val="Numerowanie rozdziałó"/>
    <w:basedOn w:val="Akapitzlist"/>
    <w:link w:val="NumerowanierozdziaZnak"/>
    <w:qFormat/>
    <w:rsid w:val="00065177"/>
    <w:pPr>
      <w:spacing w:line="360" w:lineRule="auto"/>
      <w:ind w:left="0"/>
      <w:jc w:val="left"/>
      <w:outlineLvl w:val="0"/>
    </w:pPr>
    <w:rPr>
      <w:rFonts w:ascii="Times New Roman" w:hAnsi="Times New Roman"/>
      <w:b/>
      <w:bCs/>
      <w:sz w:val="32"/>
      <w:szCs w:val="32"/>
      <w:lang w:val="x-none"/>
    </w:rPr>
  </w:style>
  <w:style w:type="paragraph" w:customStyle="1" w:styleId="Numerowaniepodrodziaw1">
    <w:name w:val="Numerowanie podrodziałów 1"/>
    <w:basedOn w:val="Akapitzlist"/>
    <w:link w:val="Numerowaniepodrodziaw1Znak"/>
    <w:qFormat/>
    <w:rsid w:val="00065177"/>
    <w:pPr>
      <w:spacing w:line="360" w:lineRule="auto"/>
      <w:ind w:left="0"/>
      <w:jc w:val="left"/>
      <w:outlineLvl w:val="1"/>
    </w:pPr>
    <w:rPr>
      <w:rFonts w:ascii="Times New Roman" w:hAnsi="Times New Roman"/>
      <w:b/>
      <w:bCs/>
      <w:sz w:val="28"/>
      <w:szCs w:val="28"/>
      <w:lang w:val="x-none"/>
    </w:rPr>
  </w:style>
  <w:style w:type="character" w:customStyle="1" w:styleId="AkapitzlistZnak">
    <w:name w:val="Akapit z listą Znak"/>
    <w:basedOn w:val="Domylnaczcionkaakapitu"/>
    <w:link w:val="Akapitzlist"/>
    <w:uiPriority w:val="34"/>
    <w:rsid w:val="008F2AD6"/>
  </w:style>
  <w:style w:type="character" w:customStyle="1" w:styleId="NumerowanierozdziaZnak">
    <w:name w:val="Numerowanie rozdziałó Znak"/>
    <w:link w:val="Numerowanierozdzia"/>
    <w:rsid w:val="00065177"/>
    <w:rPr>
      <w:rFonts w:ascii="Times New Roman" w:hAnsi="Times New Roman"/>
      <w:b/>
      <w:bCs/>
      <w:sz w:val="32"/>
      <w:szCs w:val="32"/>
      <w:lang w:eastAsia="en-US"/>
    </w:rPr>
  </w:style>
  <w:style w:type="paragraph" w:customStyle="1" w:styleId="Numerowaniepodrozdziaw2">
    <w:name w:val="Numerowanie podrozdziałów 2"/>
    <w:basedOn w:val="Akapitzlist"/>
    <w:link w:val="Numerowaniepodrozdziaw2Znak"/>
    <w:qFormat/>
    <w:rsid w:val="00065177"/>
    <w:pPr>
      <w:spacing w:line="360" w:lineRule="auto"/>
      <w:ind w:left="0"/>
      <w:jc w:val="left"/>
      <w:outlineLvl w:val="2"/>
    </w:pPr>
    <w:rPr>
      <w:rFonts w:ascii="Times New Roman" w:hAnsi="Times New Roman"/>
      <w:b/>
      <w:bCs/>
      <w:sz w:val="24"/>
      <w:szCs w:val="24"/>
      <w:lang w:val="x-none"/>
    </w:rPr>
  </w:style>
  <w:style w:type="character" w:customStyle="1" w:styleId="Numerowaniepodrodziaw1Znak">
    <w:name w:val="Numerowanie podrodziałów 1 Znak"/>
    <w:link w:val="Numerowaniepodrodziaw1"/>
    <w:rsid w:val="00065177"/>
    <w:rPr>
      <w:rFonts w:ascii="Times New Roman" w:hAnsi="Times New Roman"/>
      <w:b/>
      <w:bCs/>
      <w:sz w:val="28"/>
      <w:szCs w:val="28"/>
      <w:lang w:eastAsia="en-US"/>
    </w:rPr>
  </w:style>
  <w:style w:type="paragraph" w:customStyle="1" w:styleId="Tekstpisany">
    <w:name w:val="Tekst pisany"/>
    <w:basedOn w:val="Normalny"/>
    <w:link w:val="TekstpisanyZnak"/>
    <w:qFormat/>
    <w:rsid w:val="006A57A5"/>
    <w:pPr>
      <w:spacing w:before="120" w:after="120" w:line="360" w:lineRule="auto"/>
      <w:ind w:firstLine="284"/>
      <w:contextualSpacing/>
    </w:pPr>
    <w:rPr>
      <w:rFonts w:ascii="Times New Roman" w:hAnsi="Times New Roman"/>
      <w:bCs/>
      <w:sz w:val="24"/>
      <w:szCs w:val="32"/>
      <w:lang w:val="x-none" w:eastAsia="x-none"/>
    </w:rPr>
  </w:style>
  <w:style w:type="character" w:customStyle="1" w:styleId="Numerowaniepodrozdziaw2Znak">
    <w:name w:val="Numerowanie podrozdziałów 2 Znak"/>
    <w:link w:val="Numerowaniepodrozdziaw2"/>
    <w:rsid w:val="00065177"/>
    <w:rPr>
      <w:rFonts w:ascii="Times New Roman" w:hAnsi="Times New Roman"/>
      <w:b/>
      <w:bCs/>
      <w:sz w:val="24"/>
      <w:szCs w:val="24"/>
      <w:lang w:eastAsia="en-US"/>
    </w:rPr>
  </w:style>
  <w:style w:type="paragraph" w:customStyle="1" w:styleId="Podpisy">
    <w:name w:val="Podpisy"/>
    <w:basedOn w:val="Legenda"/>
    <w:link w:val="PodpisyZnak"/>
    <w:qFormat/>
    <w:rsid w:val="00A222C9"/>
    <w:pPr>
      <w:spacing w:after="0" w:line="240" w:lineRule="auto"/>
      <w:jc w:val="center"/>
    </w:pPr>
    <w:rPr>
      <w:rFonts w:ascii="Times New Roman" w:hAnsi="Times New Roman"/>
      <w:b w:val="0"/>
      <w:bCs w:val="0"/>
      <w:sz w:val="20"/>
      <w:szCs w:val="20"/>
    </w:rPr>
  </w:style>
  <w:style w:type="character" w:customStyle="1" w:styleId="TekstpisanyZnak">
    <w:name w:val="Tekst pisany Znak"/>
    <w:link w:val="Tekstpisany"/>
    <w:rsid w:val="006A57A5"/>
    <w:rPr>
      <w:rFonts w:ascii="Times New Roman" w:hAnsi="Times New Roman"/>
      <w:bCs/>
      <w:sz w:val="24"/>
      <w:szCs w:val="32"/>
      <w:lang w:val="x-none" w:eastAsia="x-none"/>
    </w:rPr>
  </w:style>
  <w:style w:type="character" w:customStyle="1" w:styleId="PodpisyZnak">
    <w:name w:val="Podpisy Znak"/>
    <w:link w:val="Podpisy"/>
    <w:rsid w:val="00A222C9"/>
    <w:rPr>
      <w:rFonts w:ascii="Times New Roman" w:hAnsi="Times New Roman"/>
      <w:lang w:eastAsia="en-US"/>
    </w:rPr>
  </w:style>
  <w:style w:type="paragraph" w:styleId="Tekstdymka">
    <w:name w:val="Balloon Text"/>
    <w:basedOn w:val="Normalny"/>
    <w:link w:val="TekstdymkaZnak"/>
    <w:uiPriority w:val="99"/>
    <w:semiHidden/>
    <w:unhideWhenUsed/>
    <w:rsid w:val="0006517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kstdymkaZnak">
    <w:name w:val="Tekst dymka Znak"/>
    <w:basedOn w:val="Domylnaczcionkaakapitu"/>
    <w:link w:val="Tekstdymka"/>
    <w:uiPriority w:val="99"/>
    <w:semiHidden/>
    <w:rsid w:val="00065177"/>
    <w:rPr>
      <w:rFonts w:ascii="Tahoma" w:hAnsi="Tahoma" w:cs="Tahoma"/>
      <w:sz w:val="16"/>
      <w:szCs w:val="16"/>
      <w:lang w:eastAsia="en-US"/>
    </w:rPr>
  </w:style>
  <w:style w:type="paragraph" w:styleId="Spisilustracji">
    <w:name w:val="table of figures"/>
    <w:basedOn w:val="Normalny"/>
    <w:next w:val="Normalny"/>
    <w:uiPriority w:val="99"/>
    <w:unhideWhenUsed/>
    <w:rsid w:val="00DF6D04"/>
    <w:pPr>
      <w:spacing w:after="0"/>
    </w:pPr>
    <w:rPr>
      <w:rFonts w:ascii="Times New Roman" w:hAnsi="Times New Roman"/>
      <w:sz w:val="24"/>
    </w:rPr>
  </w:style>
  <w:style w:type="character" w:styleId="UyteHipercze">
    <w:name w:val="FollowedHyperlink"/>
    <w:basedOn w:val="Domylnaczcionkaakapitu"/>
    <w:uiPriority w:val="99"/>
    <w:semiHidden/>
    <w:unhideWhenUsed/>
    <w:rsid w:val="005D7E10"/>
    <w:rPr>
      <w:color w:val="954F72" w:themeColor="followedHyperlink"/>
      <w:u w:val="single"/>
    </w:rPr>
  </w:style>
  <w:style w:type="paragraph" w:styleId="Bibliografia">
    <w:name w:val="Bibliography"/>
    <w:basedOn w:val="Normalny"/>
    <w:next w:val="Normalny"/>
    <w:uiPriority w:val="37"/>
    <w:unhideWhenUsed/>
    <w:rsid w:val="009A5B89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0264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0605927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single" w:sz="12" w:space="9" w:color="EBEBEB"/>
            <w:right w:val="none" w:sz="0" w:space="0" w:color="auto"/>
          </w:divBdr>
          <w:divsChild>
            <w:div w:id="813446193">
              <w:marLeft w:val="0"/>
              <w:marRight w:val="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6586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42389881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7195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86305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799868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3539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163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960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619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664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863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923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245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355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35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1088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5791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747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8817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3476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2255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8084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2376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563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594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jpeg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2.jpeg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jpeg"/><Relationship Id="rId5" Type="http://schemas.openxmlformats.org/officeDocument/2006/relationships/numbering" Target="numbering.xml"/><Relationship Id="rId15" Type="http://schemas.openxmlformats.org/officeDocument/2006/relationships/fontTable" Target="fontTable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F6486E0E19CA744DBDF66E00D8353ACD" ma:contentTypeVersion="9" ma:contentTypeDescription="Utwórz nowy dokument." ma:contentTypeScope="" ma:versionID="cdd45097c624d16278dc752813dc801a">
  <xsd:schema xmlns:xsd="http://www.w3.org/2001/XMLSchema" xmlns:xs="http://www.w3.org/2001/XMLSchema" xmlns:p="http://schemas.microsoft.com/office/2006/metadata/properties" xmlns:ns3="8f6f2777-5e0d-402e-9b90-809d95891e56" xmlns:ns4="c0c3dbb4-2d0a-4b57-9a9a-1f399ce79595" targetNamespace="http://schemas.microsoft.com/office/2006/metadata/properties" ma:root="true" ma:fieldsID="f86903724d1708d90a8896e7c5959ab4" ns3:_="" ns4:_="">
    <xsd:import namespace="8f6f2777-5e0d-402e-9b90-809d95891e56"/>
    <xsd:import namespace="c0c3dbb4-2d0a-4b57-9a9a-1f399ce79595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AutoTags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f6f2777-5e0d-402e-9b90-809d95891e5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0c3dbb4-2d0a-4b57-9a9a-1f399ce79595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Udostępnianie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Udostępnione dla — szczegóły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6" nillable="true" ma:displayName="Skrót wskazówki dotyczącej udostępniania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yp zawartości"/>
        <xsd:element ref="dc:title" minOccurs="0" maxOccurs="1" ma:index="4" ma:displayName="Tytuł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C0F2B7C5-2DFD-42D3-B27A-B56FA3CE0669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3E3AFE14-5DCF-4124-AD2E-B4B305D9DD7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8f6f2777-5e0d-402e-9b90-809d95891e56"/>
    <ds:schemaRef ds:uri="c0c3dbb4-2d0a-4b57-9a9a-1f399ce7959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A1FCE7AA-E433-46F4-8A6F-F035C744FF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F767187E-01A1-4105-8354-227606C4D17B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3</TotalTime>
  <Pages>13</Pages>
  <Words>1671</Words>
  <Characters>10026</Characters>
  <Application>Microsoft Office Word</Application>
  <DocSecurity>0</DocSecurity>
  <Lines>83</Lines>
  <Paragraphs>23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674</CharactersWithSpaces>
  <SharedDoc>false</SharedDoc>
  <HLinks>
    <vt:vector size="396" baseType="variant">
      <vt:variant>
        <vt:i4>1703996</vt:i4>
      </vt:variant>
      <vt:variant>
        <vt:i4>392</vt:i4>
      </vt:variant>
      <vt:variant>
        <vt:i4>0</vt:i4>
      </vt:variant>
      <vt:variant>
        <vt:i4>5</vt:i4>
      </vt:variant>
      <vt:variant>
        <vt:lpwstr/>
      </vt:variant>
      <vt:variant>
        <vt:lpwstr>_Toc92226419</vt:lpwstr>
      </vt:variant>
      <vt:variant>
        <vt:i4>1769532</vt:i4>
      </vt:variant>
      <vt:variant>
        <vt:i4>386</vt:i4>
      </vt:variant>
      <vt:variant>
        <vt:i4>0</vt:i4>
      </vt:variant>
      <vt:variant>
        <vt:i4>5</vt:i4>
      </vt:variant>
      <vt:variant>
        <vt:lpwstr/>
      </vt:variant>
      <vt:variant>
        <vt:lpwstr>_Toc92226418</vt:lpwstr>
      </vt:variant>
      <vt:variant>
        <vt:i4>1310780</vt:i4>
      </vt:variant>
      <vt:variant>
        <vt:i4>380</vt:i4>
      </vt:variant>
      <vt:variant>
        <vt:i4>0</vt:i4>
      </vt:variant>
      <vt:variant>
        <vt:i4>5</vt:i4>
      </vt:variant>
      <vt:variant>
        <vt:lpwstr/>
      </vt:variant>
      <vt:variant>
        <vt:lpwstr>_Toc92226417</vt:lpwstr>
      </vt:variant>
      <vt:variant>
        <vt:i4>1376316</vt:i4>
      </vt:variant>
      <vt:variant>
        <vt:i4>374</vt:i4>
      </vt:variant>
      <vt:variant>
        <vt:i4>0</vt:i4>
      </vt:variant>
      <vt:variant>
        <vt:i4>5</vt:i4>
      </vt:variant>
      <vt:variant>
        <vt:lpwstr/>
      </vt:variant>
      <vt:variant>
        <vt:lpwstr>_Toc92226416</vt:lpwstr>
      </vt:variant>
      <vt:variant>
        <vt:i4>1441852</vt:i4>
      </vt:variant>
      <vt:variant>
        <vt:i4>368</vt:i4>
      </vt:variant>
      <vt:variant>
        <vt:i4>0</vt:i4>
      </vt:variant>
      <vt:variant>
        <vt:i4>5</vt:i4>
      </vt:variant>
      <vt:variant>
        <vt:lpwstr/>
      </vt:variant>
      <vt:variant>
        <vt:lpwstr>_Toc92226415</vt:lpwstr>
      </vt:variant>
      <vt:variant>
        <vt:i4>1507388</vt:i4>
      </vt:variant>
      <vt:variant>
        <vt:i4>362</vt:i4>
      </vt:variant>
      <vt:variant>
        <vt:i4>0</vt:i4>
      </vt:variant>
      <vt:variant>
        <vt:i4>5</vt:i4>
      </vt:variant>
      <vt:variant>
        <vt:lpwstr/>
      </vt:variant>
      <vt:variant>
        <vt:lpwstr>_Toc92226414</vt:lpwstr>
      </vt:variant>
      <vt:variant>
        <vt:i4>1048636</vt:i4>
      </vt:variant>
      <vt:variant>
        <vt:i4>356</vt:i4>
      </vt:variant>
      <vt:variant>
        <vt:i4>0</vt:i4>
      </vt:variant>
      <vt:variant>
        <vt:i4>5</vt:i4>
      </vt:variant>
      <vt:variant>
        <vt:lpwstr/>
      </vt:variant>
      <vt:variant>
        <vt:lpwstr>_Toc92226413</vt:lpwstr>
      </vt:variant>
      <vt:variant>
        <vt:i4>1114172</vt:i4>
      </vt:variant>
      <vt:variant>
        <vt:i4>350</vt:i4>
      </vt:variant>
      <vt:variant>
        <vt:i4>0</vt:i4>
      </vt:variant>
      <vt:variant>
        <vt:i4>5</vt:i4>
      </vt:variant>
      <vt:variant>
        <vt:lpwstr/>
      </vt:variant>
      <vt:variant>
        <vt:lpwstr>_Toc92226412</vt:lpwstr>
      </vt:variant>
      <vt:variant>
        <vt:i4>1179708</vt:i4>
      </vt:variant>
      <vt:variant>
        <vt:i4>344</vt:i4>
      </vt:variant>
      <vt:variant>
        <vt:i4>0</vt:i4>
      </vt:variant>
      <vt:variant>
        <vt:i4>5</vt:i4>
      </vt:variant>
      <vt:variant>
        <vt:lpwstr/>
      </vt:variant>
      <vt:variant>
        <vt:lpwstr>_Toc92226411</vt:lpwstr>
      </vt:variant>
      <vt:variant>
        <vt:i4>1245244</vt:i4>
      </vt:variant>
      <vt:variant>
        <vt:i4>338</vt:i4>
      </vt:variant>
      <vt:variant>
        <vt:i4>0</vt:i4>
      </vt:variant>
      <vt:variant>
        <vt:i4>5</vt:i4>
      </vt:variant>
      <vt:variant>
        <vt:lpwstr/>
      </vt:variant>
      <vt:variant>
        <vt:lpwstr>_Toc92226410</vt:lpwstr>
      </vt:variant>
      <vt:variant>
        <vt:i4>1703997</vt:i4>
      </vt:variant>
      <vt:variant>
        <vt:i4>332</vt:i4>
      </vt:variant>
      <vt:variant>
        <vt:i4>0</vt:i4>
      </vt:variant>
      <vt:variant>
        <vt:i4>5</vt:i4>
      </vt:variant>
      <vt:variant>
        <vt:lpwstr/>
      </vt:variant>
      <vt:variant>
        <vt:lpwstr>_Toc92226409</vt:lpwstr>
      </vt:variant>
      <vt:variant>
        <vt:i4>1769533</vt:i4>
      </vt:variant>
      <vt:variant>
        <vt:i4>326</vt:i4>
      </vt:variant>
      <vt:variant>
        <vt:i4>0</vt:i4>
      </vt:variant>
      <vt:variant>
        <vt:i4>5</vt:i4>
      </vt:variant>
      <vt:variant>
        <vt:lpwstr/>
      </vt:variant>
      <vt:variant>
        <vt:lpwstr>_Toc92226408</vt:lpwstr>
      </vt:variant>
      <vt:variant>
        <vt:i4>1310781</vt:i4>
      </vt:variant>
      <vt:variant>
        <vt:i4>320</vt:i4>
      </vt:variant>
      <vt:variant>
        <vt:i4>0</vt:i4>
      </vt:variant>
      <vt:variant>
        <vt:i4>5</vt:i4>
      </vt:variant>
      <vt:variant>
        <vt:lpwstr/>
      </vt:variant>
      <vt:variant>
        <vt:lpwstr>_Toc92226407</vt:lpwstr>
      </vt:variant>
      <vt:variant>
        <vt:i4>1376317</vt:i4>
      </vt:variant>
      <vt:variant>
        <vt:i4>314</vt:i4>
      </vt:variant>
      <vt:variant>
        <vt:i4>0</vt:i4>
      </vt:variant>
      <vt:variant>
        <vt:i4>5</vt:i4>
      </vt:variant>
      <vt:variant>
        <vt:lpwstr/>
      </vt:variant>
      <vt:variant>
        <vt:lpwstr>_Toc92226406</vt:lpwstr>
      </vt:variant>
      <vt:variant>
        <vt:i4>1441853</vt:i4>
      </vt:variant>
      <vt:variant>
        <vt:i4>308</vt:i4>
      </vt:variant>
      <vt:variant>
        <vt:i4>0</vt:i4>
      </vt:variant>
      <vt:variant>
        <vt:i4>5</vt:i4>
      </vt:variant>
      <vt:variant>
        <vt:lpwstr/>
      </vt:variant>
      <vt:variant>
        <vt:lpwstr>_Toc92226405</vt:lpwstr>
      </vt:variant>
      <vt:variant>
        <vt:i4>1507389</vt:i4>
      </vt:variant>
      <vt:variant>
        <vt:i4>302</vt:i4>
      </vt:variant>
      <vt:variant>
        <vt:i4>0</vt:i4>
      </vt:variant>
      <vt:variant>
        <vt:i4>5</vt:i4>
      </vt:variant>
      <vt:variant>
        <vt:lpwstr/>
      </vt:variant>
      <vt:variant>
        <vt:lpwstr>_Toc92226404</vt:lpwstr>
      </vt:variant>
      <vt:variant>
        <vt:i4>1048637</vt:i4>
      </vt:variant>
      <vt:variant>
        <vt:i4>296</vt:i4>
      </vt:variant>
      <vt:variant>
        <vt:i4>0</vt:i4>
      </vt:variant>
      <vt:variant>
        <vt:i4>5</vt:i4>
      </vt:variant>
      <vt:variant>
        <vt:lpwstr/>
      </vt:variant>
      <vt:variant>
        <vt:lpwstr>_Toc92226403</vt:lpwstr>
      </vt:variant>
      <vt:variant>
        <vt:i4>1114173</vt:i4>
      </vt:variant>
      <vt:variant>
        <vt:i4>290</vt:i4>
      </vt:variant>
      <vt:variant>
        <vt:i4>0</vt:i4>
      </vt:variant>
      <vt:variant>
        <vt:i4>5</vt:i4>
      </vt:variant>
      <vt:variant>
        <vt:lpwstr/>
      </vt:variant>
      <vt:variant>
        <vt:lpwstr>_Toc92226402</vt:lpwstr>
      </vt:variant>
      <vt:variant>
        <vt:i4>1179709</vt:i4>
      </vt:variant>
      <vt:variant>
        <vt:i4>284</vt:i4>
      </vt:variant>
      <vt:variant>
        <vt:i4>0</vt:i4>
      </vt:variant>
      <vt:variant>
        <vt:i4>5</vt:i4>
      </vt:variant>
      <vt:variant>
        <vt:lpwstr/>
      </vt:variant>
      <vt:variant>
        <vt:lpwstr>_Toc92226401</vt:lpwstr>
      </vt:variant>
      <vt:variant>
        <vt:i4>1245245</vt:i4>
      </vt:variant>
      <vt:variant>
        <vt:i4>278</vt:i4>
      </vt:variant>
      <vt:variant>
        <vt:i4>0</vt:i4>
      </vt:variant>
      <vt:variant>
        <vt:i4>5</vt:i4>
      </vt:variant>
      <vt:variant>
        <vt:lpwstr/>
      </vt:variant>
      <vt:variant>
        <vt:lpwstr>_Toc92226400</vt:lpwstr>
      </vt:variant>
      <vt:variant>
        <vt:i4>1900596</vt:i4>
      </vt:variant>
      <vt:variant>
        <vt:i4>272</vt:i4>
      </vt:variant>
      <vt:variant>
        <vt:i4>0</vt:i4>
      </vt:variant>
      <vt:variant>
        <vt:i4>5</vt:i4>
      </vt:variant>
      <vt:variant>
        <vt:lpwstr/>
      </vt:variant>
      <vt:variant>
        <vt:lpwstr>_Toc92226399</vt:lpwstr>
      </vt:variant>
      <vt:variant>
        <vt:i4>1835060</vt:i4>
      </vt:variant>
      <vt:variant>
        <vt:i4>266</vt:i4>
      </vt:variant>
      <vt:variant>
        <vt:i4>0</vt:i4>
      </vt:variant>
      <vt:variant>
        <vt:i4>5</vt:i4>
      </vt:variant>
      <vt:variant>
        <vt:lpwstr/>
      </vt:variant>
      <vt:variant>
        <vt:lpwstr>_Toc92226398</vt:lpwstr>
      </vt:variant>
      <vt:variant>
        <vt:i4>1245236</vt:i4>
      </vt:variant>
      <vt:variant>
        <vt:i4>260</vt:i4>
      </vt:variant>
      <vt:variant>
        <vt:i4>0</vt:i4>
      </vt:variant>
      <vt:variant>
        <vt:i4>5</vt:i4>
      </vt:variant>
      <vt:variant>
        <vt:lpwstr/>
      </vt:variant>
      <vt:variant>
        <vt:lpwstr>_Toc92226397</vt:lpwstr>
      </vt:variant>
      <vt:variant>
        <vt:i4>1179700</vt:i4>
      </vt:variant>
      <vt:variant>
        <vt:i4>254</vt:i4>
      </vt:variant>
      <vt:variant>
        <vt:i4>0</vt:i4>
      </vt:variant>
      <vt:variant>
        <vt:i4>5</vt:i4>
      </vt:variant>
      <vt:variant>
        <vt:lpwstr/>
      </vt:variant>
      <vt:variant>
        <vt:lpwstr>_Toc92226396</vt:lpwstr>
      </vt:variant>
      <vt:variant>
        <vt:i4>1114164</vt:i4>
      </vt:variant>
      <vt:variant>
        <vt:i4>248</vt:i4>
      </vt:variant>
      <vt:variant>
        <vt:i4>0</vt:i4>
      </vt:variant>
      <vt:variant>
        <vt:i4>5</vt:i4>
      </vt:variant>
      <vt:variant>
        <vt:lpwstr/>
      </vt:variant>
      <vt:variant>
        <vt:lpwstr>_Toc92226395</vt:lpwstr>
      </vt:variant>
      <vt:variant>
        <vt:i4>1048628</vt:i4>
      </vt:variant>
      <vt:variant>
        <vt:i4>242</vt:i4>
      </vt:variant>
      <vt:variant>
        <vt:i4>0</vt:i4>
      </vt:variant>
      <vt:variant>
        <vt:i4>5</vt:i4>
      </vt:variant>
      <vt:variant>
        <vt:lpwstr/>
      </vt:variant>
      <vt:variant>
        <vt:lpwstr>_Toc92226394</vt:lpwstr>
      </vt:variant>
      <vt:variant>
        <vt:i4>1507380</vt:i4>
      </vt:variant>
      <vt:variant>
        <vt:i4>236</vt:i4>
      </vt:variant>
      <vt:variant>
        <vt:i4>0</vt:i4>
      </vt:variant>
      <vt:variant>
        <vt:i4>5</vt:i4>
      </vt:variant>
      <vt:variant>
        <vt:lpwstr/>
      </vt:variant>
      <vt:variant>
        <vt:lpwstr>_Toc92226393</vt:lpwstr>
      </vt:variant>
      <vt:variant>
        <vt:i4>1441844</vt:i4>
      </vt:variant>
      <vt:variant>
        <vt:i4>230</vt:i4>
      </vt:variant>
      <vt:variant>
        <vt:i4>0</vt:i4>
      </vt:variant>
      <vt:variant>
        <vt:i4>5</vt:i4>
      </vt:variant>
      <vt:variant>
        <vt:lpwstr/>
      </vt:variant>
      <vt:variant>
        <vt:lpwstr>_Toc92226392</vt:lpwstr>
      </vt:variant>
      <vt:variant>
        <vt:i4>1376308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Toc92226391</vt:lpwstr>
      </vt:variant>
      <vt:variant>
        <vt:i4>1310772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Toc92226390</vt:lpwstr>
      </vt:variant>
      <vt:variant>
        <vt:i4>1900597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Toc92226389</vt:lpwstr>
      </vt:variant>
      <vt:variant>
        <vt:i4>1835061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Toc92226388</vt:lpwstr>
      </vt:variant>
      <vt:variant>
        <vt:i4>1245237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Toc92226387</vt:lpwstr>
      </vt:variant>
      <vt:variant>
        <vt:i4>1179701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Toc92226386</vt:lpwstr>
      </vt:variant>
      <vt:variant>
        <vt:i4>1114165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Toc92226385</vt:lpwstr>
      </vt:variant>
      <vt:variant>
        <vt:i4>1048629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Toc92226384</vt:lpwstr>
      </vt:variant>
      <vt:variant>
        <vt:i4>1507381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Toc92226383</vt:lpwstr>
      </vt:variant>
      <vt:variant>
        <vt:i4>1441845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Toc92226382</vt:lpwstr>
      </vt:variant>
      <vt:variant>
        <vt:i4>1376309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92226381</vt:lpwstr>
      </vt:variant>
      <vt:variant>
        <vt:i4>1310773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92226380</vt:lpwstr>
      </vt:variant>
      <vt:variant>
        <vt:i4>1900602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92226379</vt:lpwstr>
      </vt:variant>
      <vt:variant>
        <vt:i4>1835066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92226378</vt:lpwstr>
      </vt:variant>
      <vt:variant>
        <vt:i4>1245242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92226377</vt:lpwstr>
      </vt:variant>
      <vt:variant>
        <vt:i4>1179706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92226376</vt:lpwstr>
      </vt:variant>
      <vt:variant>
        <vt:i4>1114170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92226375</vt:lpwstr>
      </vt:variant>
      <vt:variant>
        <vt:i4>1048634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92226374</vt:lpwstr>
      </vt:variant>
      <vt:variant>
        <vt:i4>1507386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92226373</vt:lpwstr>
      </vt:variant>
      <vt:variant>
        <vt:i4>1441850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92226372</vt:lpwstr>
      </vt:variant>
      <vt:variant>
        <vt:i4>1376314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92226371</vt:lpwstr>
      </vt:variant>
      <vt:variant>
        <vt:i4>1310778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92226370</vt:lpwstr>
      </vt:variant>
      <vt:variant>
        <vt:i4>1900603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92226369</vt:lpwstr>
      </vt:variant>
      <vt:variant>
        <vt:i4>1835067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92226368</vt:lpwstr>
      </vt:variant>
      <vt:variant>
        <vt:i4>1245243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92226367</vt:lpwstr>
      </vt:variant>
      <vt:variant>
        <vt:i4>1179707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92226366</vt:lpwstr>
      </vt:variant>
      <vt:variant>
        <vt:i4>1114171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92226365</vt:lpwstr>
      </vt:variant>
      <vt:variant>
        <vt:i4>1048635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92226364</vt:lpwstr>
      </vt:variant>
      <vt:variant>
        <vt:i4>1507387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92226363</vt:lpwstr>
      </vt:variant>
      <vt:variant>
        <vt:i4>1441851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92226362</vt:lpwstr>
      </vt:variant>
      <vt:variant>
        <vt:i4>1376315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92226361</vt:lpwstr>
      </vt:variant>
      <vt:variant>
        <vt:i4>1310779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92226360</vt:lpwstr>
      </vt:variant>
      <vt:variant>
        <vt:i4>1900600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92226359</vt:lpwstr>
      </vt:variant>
      <vt:variant>
        <vt:i4>1835064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92226358</vt:lpwstr>
      </vt:variant>
      <vt:variant>
        <vt:i4>1245240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92226357</vt:lpwstr>
      </vt:variant>
      <vt:variant>
        <vt:i4>1179704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92226356</vt:lpwstr>
      </vt:variant>
      <vt:variant>
        <vt:i4>1114168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92226355</vt:lpwstr>
      </vt:variant>
      <vt:variant>
        <vt:i4>1048632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92226354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ilip Żmijewski</dc:creator>
  <cp:keywords/>
  <cp:lastModifiedBy>Tymoteusz Turlej</cp:lastModifiedBy>
  <cp:revision>3</cp:revision>
  <cp:lastPrinted>2022-01-14T07:53:00Z</cp:lastPrinted>
  <dcterms:created xsi:type="dcterms:W3CDTF">2022-04-27T15:26:00Z</dcterms:created>
  <dcterms:modified xsi:type="dcterms:W3CDTF">2022-04-27T18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6486E0E19CA744DBDF66E00D8353ACD</vt:lpwstr>
  </property>
  <property fmtid="{D5CDD505-2E9C-101B-9397-08002B2CF9AE}" pid="3" name="ZOTERO_PREF_1">
    <vt:lpwstr>&lt;data data-version="3" zotero-version="5.0.95"&gt;&lt;session id="RC1zy2SC"/&gt;&lt;style id="http://www.zotero.org/styles/chicago-note-bibliography" locale="pl-PL" hasBibliography="1" bibliographyStyleHasBeenSet="1"/&gt;&lt;prefs&gt;&lt;pref name="fieldType" value="Field"/&gt;&lt;pre</vt:lpwstr>
  </property>
  <property fmtid="{D5CDD505-2E9C-101B-9397-08002B2CF9AE}" pid="4" name="ZOTERO_PREF_2">
    <vt:lpwstr>f name="noteType" value="1"/&gt;&lt;/prefs&gt;&lt;/data&gt;</vt:lpwstr>
  </property>
</Properties>
</file>